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5C3AF7" w14:textId="097F212F" w:rsidR="00BF4EA5" w:rsidRPr="00941CEB" w:rsidRDefault="00BF4EA5" w:rsidP="00941CEB">
      <w:pPr>
        <w:spacing w:line="276" w:lineRule="auto"/>
        <w:jc w:val="center"/>
        <w:rPr>
          <w:b/>
          <w:bCs/>
          <w:sz w:val="36"/>
          <w:szCs w:val="36"/>
        </w:rPr>
      </w:pPr>
      <w:r w:rsidRPr="00941CEB">
        <w:rPr>
          <w:b/>
          <w:bCs/>
          <w:sz w:val="36"/>
          <w:szCs w:val="36"/>
        </w:rPr>
        <w:t>ĐẠI HỌC QUỐC GIA THÀNH PHỐ HỒ CHÍ MINH</w:t>
      </w:r>
    </w:p>
    <w:p w14:paraId="736A1339" w14:textId="77777777" w:rsidR="00BF4EA5" w:rsidRDefault="00941CEB" w:rsidP="00941CEB">
      <w:pPr>
        <w:spacing w:line="276" w:lineRule="auto"/>
        <w:jc w:val="center"/>
        <w:rPr>
          <w:b/>
          <w:bCs/>
          <w:sz w:val="36"/>
          <w:szCs w:val="36"/>
        </w:rPr>
      </w:pPr>
      <w:r>
        <w:rPr>
          <w:b/>
          <w:bCs/>
          <w:sz w:val="36"/>
          <w:szCs w:val="36"/>
        </w:rPr>
        <w:t xml:space="preserve">TRƯỜNG </w:t>
      </w:r>
      <w:r w:rsidRPr="00941CEB">
        <w:rPr>
          <w:b/>
          <w:bCs/>
          <w:sz w:val="36"/>
          <w:szCs w:val="36"/>
        </w:rPr>
        <w:t>ĐẠI HỌC CÔNG NGHỆ THÔNG TIN</w:t>
      </w:r>
    </w:p>
    <w:p w14:paraId="3F7E4D03" w14:textId="35E4BB9B" w:rsidR="00941CEB" w:rsidRPr="00AF59E7" w:rsidRDefault="004B5F51" w:rsidP="00941CEB">
      <w:pPr>
        <w:spacing w:line="276" w:lineRule="auto"/>
        <w:jc w:val="center"/>
        <w:rPr>
          <w:sz w:val="36"/>
          <w:szCs w:val="36"/>
        </w:rPr>
      </w:pPr>
      <w:r w:rsidRPr="00AF59E7">
        <w:rPr>
          <w:sz w:val="36"/>
          <w:szCs w:val="36"/>
        </w:rPr>
        <w:t>----</w:t>
      </w:r>
      <w:r w:rsidR="00716383" w:rsidRPr="00AF59E7">
        <w:rPr>
          <w:sz w:val="36"/>
          <w:szCs w:val="36"/>
        </w:rPr>
        <w:t>-</w:t>
      </w:r>
      <w:r w:rsidR="00236F19" w:rsidRPr="00AF59E7">
        <w:rPr>
          <w:sz w:val="36"/>
          <w:szCs w:val="36"/>
        </w:rPr>
        <w:t>---------</w:t>
      </w:r>
      <w:r w:rsidR="00AF59E7" w:rsidRPr="00AF59E7">
        <w:rPr>
          <w:rFonts w:ascii="Wingdings" w:eastAsia="Wingdings" w:hAnsi="Wingdings" w:cs="Wingdings"/>
          <w:sz w:val="36"/>
          <w:szCs w:val="36"/>
        </w:rPr>
        <w:t>v</w:t>
      </w:r>
      <w:r w:rsidR="00236F19" w:rsidRPr="00AF59E7">
        <w:rPr>
          <w:sz w:val="36"/>
          <w:szCs w:val="36"/>
        </w:rPr>
        <w:t>----------</w:t>
      </w:r>
      <w:r w:rsidRPr="00AF59E7">
        <w:rPr>
          <w:sz w:val="36"/>
          <w:szCs w:val="36"/>
        </w:rPr>
        <w:t>----</w:t>
      </w:r>
    </w:p>
    <w:p w14:paraId="67D04668" w14:textId="35E4BB9B" w:rsidR="00941CEB" w:rsidRDefault="00554528" w:rsidP="00941CEB">
      <w:pPr>
        <w:spacing w:line="276" w:lineRule="auto"/>
        <w:jc w:val="center"/>
        <w:rPr>
          <w:b/>
          <w:bCs/>
          <w:sz w:val="36"/>
          <w:szCs w:val="36"/>
        </w:rPr>
      </w:pPr>
      <w:r>
        <w:rPr>
          <w:b/>
          <w:bCs/>
          <w:noProof/>
          <w:sz w:val="36"/>
          <w:szCs w:val="36"/>
        </w:rPr>
        <w:drawing>
          <wp:anchor distT="0" distB="0" distL="114300" distR="114300" simplePos="0" relativeHeight="251658242" behindDoc="1" locked="0" layoutInCell="1" allowOverlap="1" wp14:anchorId="4C60A863" wp14:editId="41886C81">
            <wp:simplePos x="0" y="0"/>
            <wp:positionH relativeFrom="page">
              <wp:posOffset>2662413</wp:posOffset>
            </wp:positionH>
            <wp:positionV relativeFrom="paragraph">
              <wp:posOffset>153137</wp:posOffset>
            </wp:positionV>
            <wp:extent cx="2137410" cy="1773555"/>
            <wp:effectExtent l="0" t="0" r="0" b="0"/>
            <wp:wrapSquare wrapText="bothSides"/>
            <wp:docPr id="3" name="Picture 3"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Logo&#10;&#10;Description automatically generated"/>
                    <pic:cNvPicPr/>
                  </pic:nvPicPr>
                  <pic:blipFill>
                    <a:blip r:embed="rId11"/>
                    <a:stretch>
                      <a:fillRect/>
                    </a:stretch>
                  </pic:blipFill>
                  <pic:spPr>
                    <a:xfrm>
                      <a:off x="0" y="0"/>
                      <a:ext cx="2137410" cy="1773555"/>
                    </a:xfrm>
                    <a:prstGeom prst="rect">
                      <a:avLst/>
                    </a:prstGeom>
                  </pic:spPr>
                </pic:pic>
              </a:graphicData>
            </a:graphic>
          </wp:anchor>
        </w:drawing>
      </w:r>
    </w:p>
    <w:p w14:paraId="57B1D306" w14:textId="77777777" w:rsidR="00554528" w:rsidRDefault="00554528" w:rsidP="00941CEB">
      <w:pPr>
        <w:spacing w:line="276" w:lineRule="auto"/>
        <w:jc w:val="center"/>
        <w:rPr>
          <w:b/>
          <w:bCs/>
          <w:sz w:val="36"/>
          <w:szCs w:val="36"/>
        </w:rPr>
      </w:pPr>
    </w:p>
    <w:p w14:paraId="0AE371A1" w14:textId="77777777" w:rsidR="00536F8D" w:rsidRDefault="00536F8D" w:rsidP="00941CEB">
      <w:pPr>
        <w:spacing w:line="276" w:lineRule="auto"/>
        <w:jc w:val="center"/>
        <w:rPr>
          <w:b/>
          <w:bCs/>
          <w:sz w:val="36"/>
          <w:szCs w:val="36"/>
        </w:rPr>
      </w:pPr>
    </w:p>
    <w:p w14:paraId="34B177BB" w14:textId="77777777" w:rsidR="00536F8D" w:rsidRDefault="00536F8D" w:rsidP="00941CEB">
      <w:pPr>
        <w:spacing w:line="276" w:lineRule="auto"/>
        <w:jc w:val="center"/>
        <w:rPr>
          <w:b/>
          <w:bCs/>
          <w:sz w:val="36"/>
          <w:szCs w:val="36"/>
        </w:rPr>
      </w:pPr>
    </w:p>
    <w:p w14:paraId="36DBF4C7" w14:textId="77777777" w:rsidR="00536F8D" w:rsidRDefault="00536F8D" w:rsidP="00941CEB">
      <w:pPr>
        <w:spacing w:line="276" w:lineRule="auto"/>
        <w:jc w:val="center"/>
        <w:rPr>
          <w:b/>
          <w:bCs/>
          <w:sz w:val="36"/>
          <w:szCs w:val="36"/>
        </w:rPr>
      </w:pPr>
    </w:p>
    <w:p w14:paraId="4CD4E95B" w14:textId="77777777" w:rsidR="00536F8D" w:rsidRDefault="00536F8D" w:rsidP="00941CEB">
      <w:pPr>
        <w:spacing w:line="276" w:lineRule="auto"/>
        <w:jc w:val="center"/>
        <w:rPr>
          <w:b/>
          <w:bCs/>
          <w:sz w:val="36"/>
          <w:szCs w:val="36"/>
        </w:rPr>
      </w:pPr>
    </w:p>
    <w:p w14:paraId="399FAC8D" w14:textId="77777777" w:rsidR="00536F8D" w:rsidRDefault="00536F8D" w:rsidP="00536F8D">
      <w:pPr>
        <w:spacing w:line="276" w:lineRule="auto"/>
        <w:rPr>
          <w:b/>
          <w:bCs/>
          <w:sz w:val="36"/>
          <w:szCs w:val="36"/>
        </w:rPr>
      </w:pPr>
    </w:p>
    <w:p w14:paraId="74EF7EE6" w14:textId="77777777" w:rsidR="00536F8D" w:rsidRDefault="00536F8D" w:rsidP="00536F8D">
      <w:pPr>
        <w:spacing w:line="276" w:lineRule="auto"/>
        <w:rPr>
          <w:b/>
          <w:bCs/>
          <w:sz w:val="36"/>
          <w:szCs w:val="36"/>
        </w:rPr>
      </w:pPr>
    </w:p>
    <w:p w14:paraId="5AC933E2" w14:textId="7078D160" w:rsidR="006A21A9" w:rsidRPr="002F4578" w:rsidRDefault="006A21A9" w:rsidP="006A21A9">
      <w:pPr>
        <w:spacing w:line="276" w:lineRule="auto"/>
        <w:jc w:val="center"/>
        <w:rPr>
          <w:sz w:val="48"/>
          <w:szCs w:val="48"/>
        </w:rPr>
      </w:pPr>
      <w:r w:rsidRPr="002F4578">
        <w:rPr>
          <w:sz w:val="48"/>
          <w:szCs w:val="48"/>
        </w:rPr>
        <w:t xml:space="preserve">BÁO CÁO </w:t>
      </w:r>
      <w:r w:rsidR="00536F8D" w:rsidRPr="002F4578">
        <w:rPr>
          <w:sz w:val="48"/>
          <w:szCs w:val="48"/>
        </w:rPr>
        <w:t xml:space="preserve">ĐỒ ÁN </w:t>
      </w:r>
      <w:r w:rsidR="00B61059" w:rsidRPr="002F4578">
        <w:rPr>
          <w:sz w:val="48"/>
          <w:szCs w:val="48"/>
        </w:rPr>
        <w:t>MÔN HỌC</w:t>
      </w:r>
    </w:p>
    <w:p w14:paraId="3F0D87F3" w14:textId="77777777" w:rsidR="006A21A9" w:rsidRPr="002F4578" w:rsidRDefault="006A21A9" w:rsidP="006A21A9">
      <w:pPr>
        <w:spacing w:line="276" w:lineRule="auto"/>
        <w:jc w:val="center"/>
        <w:rPr>
          <w:sz w:val="40"/>
          <w:szCs w:val="40"/>
        </w:rPr>
      </w:pPr>
    </w:p>
    <w:p w14:paraId="0C3CD9EC" w14:textId="5F6AE255" w:rsidR="009035F8" w:rsidRPr="002F4578" w:rsidRDefault="0025610C" w:rsidP="006A21A9">
      <w:pPr>
        <w:spacing w:line="276" w:lineRule="auto"/>
        <w:ind w:firstLine="720"/>
        <w:rPr>
          <w:b/>
          <w:bCs/>
          <w:sz w:val="40"/>
          <w:szCs w:val="40"/>
        </w:rPr>
      </w:pPr>
      <w:r w:rsidRPr="002F4578">
        <w:rPr>
          <w:i/>
          <w:iCs/>
          <w:sz w:val="40"/>
          <w:szCs w:val="40"/>
          <w:u w:val="single"/>
        </w:rPr>
        <w:t>Đ</w:t>
      </w:r>
      <w:r w:rsidR="006D448A" w:rsidRPr="002F4578">
        <w:rPr>
          <w:i/>
          <w:iCs/>
          <w:sz w:val="40"/>
          <w:szCs w:val="40"/>
          <w:u w:val="single"/>
        </w:rPr>
        <w:t>ề tài</w:t>
      </w:r>
      <w:r w:rsidR="00971A56" w:rsidRPr="002F4578">
        <w:rPr>
          <w:i/>
          <w:iCs/>
          <w:sz w:val="40"/>
          <w:szCs w:val="40"/>
          <w:u w:val="single"/>
        </w:rPr>
        <w:t>:</w:t>
      </w:r>
      <w:r w:rsidR="00971A56" w:rsidRPr="002F4578">
        <w:rPr>
          <w:sz w:val="40"/>
          <w:szCs w:val="40"/>
        </w:rPr>
        <w:t xml:space="preserve"> </w:t>
      </w:r>
      <w:r w:rsidR="006A21A9" w:rsidRPr="002F4578">
        <w:rPr>
          <w:sz w:val="40"/>
          <w:szCs w:val="40"/>
        </w:rPr>
        <w:tab/>
      </w:r>
      <w:r w:rsidR="006A21A9" w:rsidRPr="002F4578">
        <w:rPr>
          <w:sz w:val="40"/>
          <w:szCs w:val="40"/>
        </w:rPr>
        <w:tab/>
      </w:r>
      <w:r w:rsidR="00692374">
        <w:rPr>
          <w:b/>
          <w:bCs/>
          <w:sz w:val="40"/>
          <w:szCs w:val="40"/>
        </w:rPr>
        <w:t>TRANG WEB</w:t>
      </w:r>
      <w:r w:rsidR="004C136F" w:rsidRPr="002F4578">
        <w:rPr>
          <w:b/>
          <w:bCs/>
          <w:sz w:val="40"/>
          <w:szCs w:val="40"/>
        </w:rPr>
        <w:t xml:space="preserve"> </w:t>
      </w:r>
      <w:r w:rsidR="00692374">
        <w:rPr>
          <w:b/>
          <w:bCs/>
          <w:sz w:val="40"/>
          <w:szCs w:val="40"/>
        </w:rPr>
        <w:t>QUẢN</w:t>
      </w:r>
      <w:r w:rsidR="00DF4D0D">
        <w:rPr>
          <w:b/>
          <w:bCs/>
          <w:sz w:val="40"/>
          <w:szCs w:val="40"/>
        </w:rPr>
        <w:t xml:space="preserve"> LÝ </w:t>
      </w:r>
      <w:r w:rsidR="004C136F" w:rsidRPr="002F4578">
        <w:rPr>
          <w:b/>
          <w:bCs/>
          <w:sz w:val="40"/>
          <w:szCs w:val="40"/>
        </w:rPr>
        <w:t>BÁN ĐỒ ĂN</w:t>
      </w:r>
    </w:p>
    <w:p w14:paraId="430D2D73" w14:textId="77777777" w:rsidR="006D448A" w:rsidRDefault="006D448A" w:rsidP="006A21A9">
      <w:pPr>
        <w:spacing w:line="276" w:lineRule="auto"/>
        <w:ind w:firstLine="720"/>
        <w:rPr>
          <w:b/>
          <w:bCs/>
          <w:sz w:val="36"/>
          <w:szCs w:val="36"/>
        </w:rPr>
      </w:pPr>
    </w:p>
    <w:p w14:paraId="40C276E3" w14:textId="3F3D9886" w:rsidR="00E63C42" w:rsidRDefault="006D448A" w:rsidP="00E75C1B">
      <w:pPr>
        <w:spacing w:line="360" w:lineRule="auto"/>
        <w:ind w:firstLine="720"/>
        <w:rPr>
          <w:sz w:val="36"/>
          <w:szCs w:val="36"/>
        </w:rPr>
      </w:pPr>
      <w:r w:rsidRPr="008E461E">
        <w:rPr>
          <w:sz w:val="36"/>
          <w:szCs w:val="36"/>
          <w:u w:val="single"/>
        </w:rPr>
        <w:t>Gi</w:t>
      </w:r>
      <w:r w:rsidR="0092216B" w:rsidRPr="008E461E">
        <w:rPr>
          <w:sz w:val="36"/>
          <w:szCs w:val="36"/>
          <w:u w:val="single"/>
        </w:rPr>
        <w:t>ảng</w:t>
      </w:r>
      <w:r w:rsidRPr="008E461E">
        <w:rPr>
          <w:sz w:val="36"/>
          <w:szCs w:val="36"/>
          <w:u w:val="single"/>
        </w:rPr>
        <w:t xml:space="preserve"> viên hướng dẫn</w:t>
      </w:r>
      <w:r w:rsidRPr="008F08E1">
        <w:rPr>
          <w:sz w:val="36"/>
          <w:szCs w:val="36"/>
        </w:rPr>
        <w:t xml:space="preserve"> </w:t>
      </w:r>
      <w:r w:rsidR="000C64DF">
        <w:rPr>
          <w:sz w:val="36"/>
          <w:szCs w:val="36"/>
        </w:rPr>
        <w:tab/>
      </w:r>
      <w:r w:rsidR="008F08E1" w:rsidRPr="008F08E1">
        <w:rPr>
          <w:i/>
          <w:iCs/>
          <w:sz w:val="36"/>
          <w:szCs w:val="36"/>
        </w:rPr>
        <w:t>Thầy</w:t>
      </w:r>
      <w:r w:rsidR="008F08E1" w:rsidRPr="008F08E1">
        <w:rPr>
          <w:sz w:val="36"/>
          <w:szCs w:val="36"/>
        </w:rPr>
        <w:t xml:space="preserve"> Mai Trọng Khang</w:t>
      </w:r>
    </w:p>
    <w:p w14:paraId="4F63F7E5" w14:textId="4AE0D5B6" w:rsidR="000C64DF" w:rsidRDefault="0092216B" w:rsidP="00E75C1B">
      <w:pPr>
        <w:spacing w:line="360" w:lineRule="auto"/>
        <w:ind w:firstLine="720"/>
        <w:rPr>
          <w:sz w:val="36"/>
          <w:szCs w:val="36"/>
        </w:rPr>
      </w:pPr>
      <w:r w:rsidRPr="008E461E">
        <w:rPr>
          <w:sz w:val="36"/>
          <w:szCs w:val="36"/>
          <w:u w:val="single"/>
        </w:rPr>
        <w:t>Lớp</w:t>
      </w:r>
      <w:r w:rsidR="00262C11" w:rsidRPr="00EA4FAF">
        <w:rPr>
          <w:i/>
          <w:iCs/>
          <w:sz w:val="36"/>
          <w:szCs w:val="36"/>
        </w:rPr>
        <w:tab/>
      </w:r>
      <w:r w:rsidR="00262C11">
        <w:rPr>
          <w:sz w:val="36"/>
          <w:szCs w:val="36"/>
        </w:rPr>
        <w:tab/>
      </w:r>
      <w:r w:rsidR="00262C11">
        <w:rPr>
          <w:sz w:val="36"/>
          <w:szCs w:val="36"/>
        </w:rPr>
        <w:tab/>
      </w:r>
      <w:r w:rsidR="00262C11">
        <w:rPr>
          <w:sz w:val="36"/>
          <w:szCs w:val="36"/>
        </w:rPr>
        <w:tab/>
      </w:r>
      <w:r w:rsidR="002E4606">
        <w:rPr>
          <w:sz w:val="36"/>
          <w:szCs w:val="36"/>
        </w:rPr>
        <w:tab/>
      </w:r>
      <w:r>
        <w:rPr>
          <w:sz w:val="36"/>
          <w:szCs w:val="36"/>
        </w:rPr>
        <w:t>SE104.</w:t>
      </w:r>
      <w:r w:rsidR="002C556F">
        <w:rPr>
          <w:sz w:val="36"/>
          <w:szCs w:val="36"/>
        </w:rPr>
        <w:t>M11</w:t>
      </w:r>
      <w:r w:rsidR="007074FE">
        <w:rPr>
          <w:sz w:val="36"/>
          <w:szCs w:val="36"/>
        </w:rPr>
        <w:t>.PMCL</w:t>
      </w:r>
    </w:p>
    <w:p w14:paraId="38042491" w14:textId="29D17E3C" w:rsidR="0014656B" w:rsidRPr="008E461E" w:rsidRDefault="00997263" w:rsidP="00E75C1B">
      <w:pPr>
        <w:spacing w:line="360" w:lineRule="auto"/>
        <w:ind w:firstLine="720"/>
        <w:rPr>
          <w:sz w:val="36"/>
          <w:szCs w:val="36"/>
          <w:u w:val="single"/>
        </w:rPr>
      </w:pPr>
      <w:r w:rsidRPr="008E461E">
        <w:rPr>
          <w:sz w:val="36"/>
          <w:szCs w:val="36"/>
          <w:u w:val="single"/>
        </w:rPr>
        <w:t xml:space="preserve">Sinh viên </w:t>
      </w:r>
      <w:r w:rsidR="00262C11" w:rsidRPr="008E461E">
        <w:rPr>
          <w:sz w:val="36"/>
          <w:szCs w:val="36"/>
          <w:u w:val="single"/>
        </w:rPr>
        <w:t>thực hiện</w:t>
      </w:r>
    </w:p>
    <w:p w14:paraId="33E628AD" w14:textId="6E279ADE" w:rsidR="002E4761" w:rsidRDefault="002E4761" w:rsidP="002E4606">
      <w:pPr>
        <w:spacing w:line="276" w:lineRule="auto"/>
        <w:ind w:left="720" w:firstLine="720"/>
        <w:rPr>
          <w:sz w:val="36"/>
          <w:szCs w:val="36"/>
        </w:rPr>
      </w:pPr>
      <w:r>
        <w:rPr>
          <w:sz w:val="36"/>
          <w:szCs w:val="36"/>
        </w:rPr>
        <w:t>1952</w:t>
      </w:r>
      <w:r w:rsidR="002866CE">
        <w:rPr>
          <w:sz w:val="36"/>
          <w:szCs w:val="36"/>
        </w:rPr>
        <w:t>2254</w:t>
      </w:r>
      <w:r w:rsidR="0042685A">
        <w:rPr>
          <w:sz w:val="36"/>
          <w:szCs w:val="36"/>
        </w:rPr>
        <w:tab/>
      </w:r>
      <w:r w:rsidR="0042685A">
        <w:rPr>
          <w:sz w:val="36"/>
          <w:szCs w:val="36"/>
        </w:rPr>
        <w:tab/>
      </w:r>
      <w:r w:rsidR="0042685A">
        <w:rPr>
          <w:sz w:val="36"/>
          <w:szCs w:val="36"/>
        </w:rPr>
        <w:tab/>
        <w:t>Bùi Thị Thêu</w:t>
      </w:r>
    </w:p>
    <w:p w14:paraId="20015462" w14:textId="316873BE" w:rsidR="002F4578" w:rsidRDefault="002F4578" w:rsidP="002E4606">
      <w:pPr>
        <w:spacing w:line="276" w:lineRule="auto"/>
        <w:ind w:left="720" w:firstLine="720"/>
        <w:rPr>
          <w:sz w:val="36"/>
          <w:szCs w:val="36"/>
        </w:rPr>
      </w:pPr>
      <w:r>
        <w:rPr>
          <w:sz w:val="36"/>
          <w:szCs w:val="36"/>
        </w:rPr>
        <w:t>1952</w:t>
      </w:r>
      <w:r w:rsidR="00E75C1B">
        <w:rPr>
          <w:sz w:val="36"/>
          <w:szCs w:val="36"/>
        </w:rPr>
        <w:t>2550</w:t>
      </w:r>
      <w:r w:rsidR="009A77FD">
        <w:rPr>
          <w:sz w:val="36"/>
          <w:szCs w:val="36"/>
        </w:rPr>
        <w:tab/>
      </w:r>
      <w:r w:rsidR="009A77FD">
        <w:rPr>
          <w:sz w:val="36"/>
          <w:szCs w:val="36"/>
        </w:rPr>
        <w:tab/>
      </w:r>
      <w:r w:rsidR="0042685A">
        <w:rPr>
          <w:sz w:val="36"/>
          <w:szCs w:val="36"/>
        </w:rPr>
        <w:tab/>
        <w:t>Lã Mai Win</w:t>
      </w:r>
    </w:p>
    <w:p w14:paraId="1AD8B69B" w14:textId="3C041AEF" w:rsidR="002F4578" w:rsidRDefault="002F4578" w:rsidP="002E4606">
      <w:pPr>
        <w:spacing w:line="276" w:lineRule="auto"/>
        <w:ind w:left="720" w:firstLine="720"/>
        <w:rPr>
          <w:sz w:val="36"/>
          <w:szCs w:val="36"/>
        </w:rPr>
      </w:pPr>
      <w:r>
        <w:rPr>
          <w:sz w:val="36"/>
          <w:szCs w:val="36"/>
        </w:rPr>
        <w:t>1952</w:t>
      </w:r>
      <w:r w:rsidR="00E75C1B">
        <w:rPr>
          <w:sz w:val="36"/>
          <w:szCs w:val="36"/>
        </w:rPr>
        <w:t>2049</w:t>
      </w:r>
      <w:r w:rsidR="00E476D6">
        <w:rPr>
          <w:sz w:val="36"/>
          <w:szCs w:val="36"/>
        </w:rPr>
        <w:tab/>
      </w:r>
      <w:r w:rsidR="00E476D6">
        <w:rPr>
          <w:sz w:val="36"/>
          <w:szCs w:val="36"/>
        </w:rPr>
        <w:tab/>
      </w:r>
      <w:r w:rsidR="0042685A">
        <w:rPr>
          <w:sz w:val="36"/>
          <w:szCs w:val="36"/>
        </w:rPr>
        <w:tab/>
      </w:r>
      <w:r w:rsidR="00E476D6">
        <w:rPr>
          <w:sz w:val="36"/>
          <w:szCs w:val="36"/>
        </w:rPr>
        <w:t>N</w:t>
      </w:r>
      <w:r w:rsidR="009A77FD">
        <w:rPr>
          <w:sz w:val="36"/>
          <w:szCs w:val="36"/>
        </w:rPr>
        <w:t>guyễn Minh Phụng</w:t>
      </w:r>
    </w:p>
    <w:p w14:paraId="7298FAA9" w14:textId="4093AE39" w:rsidR="002F4578" w:rsidRDefault="002F4578" w:rsidP="002E4606">
      <w:pPr>
        <w:spacing w:line="276" w:lineRule="auto"/>
        <w:ind w:left="720" w:firstLine="720"/>
        <w:rPr>
          <w:sz w:val="36"/>
          <w:szCs w:val="36"/>
        </w:rPr>
      </w:pPr>
      <w:r>
        <w:rPr>
          <w:sz w:val="36"/>
          <w:szCs w:val="36"/>
        </w:rPr>
        <w:t>19521820</w:t>
      </w:r>
      <w:r>
        <w:rPr>
          <w:sz w:val="36"/>
          <w:szCs w:val="36"/>
        </w:rPr>
        <w:tab/>
      </w:r>
      <w:r w:rsidR="0042685A">
        <w:rPr>
          <w:sz w:val="36"/>
          <w:szCs w:val="36"/>
        </w:rPr>
        <w:tab/>
      </w:r>
      <w:r w:rsidR="0042685A">
        <w:rPr>
          <w:sz w:val="36"/>
          <w:szCs w:val="36"/>
        </w:rPr>
        <w:tab/>
      </w:r>
      <w:r w:rsidR="00E476D6">
        <w:rPr>
          <w:sz w:val="36"/>
          <w:szCs w:val="36"/>
        </w:rPr>
        <w:t>Đặng Xuân Mai</w:t>
      </w:r>
    </w:p>
    <w:p w14:paraId="28BC0D1F" w14:textId="77777777" w:rsidR="008F08E1" w:rsidRPr="008F08E1" w:rsidRDefault="008F08E1" w:rsidP="006A21A9">
      <w:pPr>
        <w:spacing w:line="276" w:lineRule="auto"/>
        <w:ind w:firstLine="720"/>
        <w:rPr>
          <w:sz w:val="36"/>
          <w:szCs w:val="36"/>
        </w:rPr>
      </w:pPr>
    </w:p>
    <w:p w14:paraId="58A48971" w14:textId="77777777" w:rsidR="008F08E1" w:rsidRPr="006A21A9" w:rsidRDefault="008F08E1" w:rsidP="006A21A9">
      <w:pPr>
        <w:spacing w:line="276" w:lineRule="auto"/>
        <w:ind w:firstLine="720"/>
        <w:rPr>
          <w:sz w:val="36"/>
          <w:szCs w:val="36"/>
        </w:rPr>
      </w:pPr>
    </w:p>
    <w:p w14:paraId="7158F198" w14:textId="77777777" w:rsidR="009035F8" w:rsidRDefault="009035F8" w:rsidP="00536F8D">
      <w:pPr>
        <w:spacing w:line="276" w:lineRule="auto"/>
        <w:rPr>
          <w:b/>
          <w:bCs/>
          <w:sz w:val="36"/>
          <w:szCs w:val="36"/>
        </w:rPr>
      </w:pPr>
    </w:p>
    <w:p w14:paraId="53A1277D" w14:textId="77777777" w:rsidR="00D64F4F" w:rsidRDefault="00D64F4F" w:rsidP="00536F8D">
      <w:pPr>
        <w:spacing w:line="276" w:lineRule="auto"/>
        <w:rPr>
          <w:b/>
          <w:bCs/>
          <w:sz w:val="36"/>
          <w:szCs w:val="36"/>
        </w:rPr>
      </w:pPr>
    </w:p>
    <w:p w14:paraId="59443ADC" w14:textId="77777777" w:rsidR="009373A7" w:rsidRDefault="004713F0" w:rsidP="00536F8D">
      <w:pPr>
        <w:spacing w:line="276" w:lineRule="auto"/>
        <w:rPr>
          <w:b/>
          <w:bCs/>
          <w:sz w:val="36"/>
          <w:szCs w:val="36"/>
        </w:rPr>
        <w:sectPr w:rsidR="009373A7" w:rsidSect="00BF4EA5">
          <w:footerReference w:type="default" r:id="rId12"/>
          <w:headerReference w:type="first" r:id="rId13"/>
          <w:footerReference w:type="first" r:id="rId14"/>
          <w:footnotePr>
            <w:numFmt w:val="lowerRoman"/>
          </w:footnotePr>
          <w:pgSz w:w="11907" w:h="16839" w:code="9"/>
          <w:pgMar w:top="1138" w:right="1138" w:bottom="562" w:left="893" w:header="720" w:footer="239" w:gutter="0"/>
          <w:pgBorders w:display="firstPage" w:offsetFrom="page">
            <w:top w:val="twistedLines1" w:sz="30" w:space="24" w:color="BDD6EE" w:themeColor="accent1" w:themeTint="66"/>
            <w:left w:val="twistedLines1" w:sz="30" w:space="24" w:color="BDD6EE" w:themeColor="accent1" w:themeTint="66"/>
            <w:bottom w:val="twistedLines1" w:sz="30" w:space="24" w:color="BDD6EE" w:themeColor="accent1" w:themeTint="66"/>
            <w:right w:val="twistedLines1" w:sz="30" w:space="24" w:color="BDD6EE" w:themeColor="accent1" w:themeTint="66"/>
          </w:pgBorders>
          <w:cols w:space="720"/>
          <w:noEndnote/>
          <w:docGrid w:linePitch="272"/>
        </w:sectPr>
      </w:pPr>
      <w:r>
        <w:rPr>
          <w:b/>
          <w:bCs/>
          <w:sz w:val="36"/>
          <w:szCs w:val="36"/>
        </w:rPr>
        <w:br w:type="page"/>
      </w:r>
    </w:p>
    <w:p w14:paraId="629A6769" w14:textId="4710FAC6" w:rsidR="00AC7D89" w:rsidRPr="004727B0" w:rsidRDefault="004727B0" w:rsidP="00536F8D">
      <w:pPr>
        <w:spacing w:line="276" w:lineRule="auto"/>
        <w:rPr>
          <w:b/>
          <w:bCs/>
          <w:sz w:val="36"/>
          <w:szCs w:val="36"/>
        </w:rPr>
      </w:pPr>
      <w:r w:rsidRPr="004727B0">
        <w:rPr>
          <w:b/>
          <w:bCs/>
          <w:sz w:val="36"/>
          <w:szCs w:val="36"/>
        </w:rPr>
        <w:lastRenderedPageBreak/>
        <w:t>MỤC LỤC</w:t>
      </w:r>
    </w:p>
    <w:p w14:paraId="34099949" w14:textId="22DFE791" w:rsidR="004727B0" w:rsidRDefault="009821B5">
      <w:pPr>
        <w:pStyle w:val="TOC1"/>
        <w:tabs>
          <w:tab w:val="right" w:leader="dot" w:pos="9866"/>
        </w:tabs>
        <w:rPr>
          <w:rFonts w:asciiTheme="minorHAnsi" w:eastAsiaTheme="minorEastAsia" w:hAnsiTheme="minorHAnsi" w:cstheme="minorBidi"/>
          <w:noProof/>
          <w:sz w:val="22"/>
          <w:szCs w:val="22"/>
        </w:rPr>
      </w:pPr>
      <w:r>
        <w:rPr>
          <w:sz w:val="36"/>
          <w:szCs w:val="36"/>
        </w:rPr>
        <w:fldChar w:fldCharType="begin"/>
      </w:r>
      <w:r>
        <w:rPr>
          <w:sz w:val="36"/>
          <w:szCs w:val="36"/>
        </w:rPr>
        <w:instrText xml:space="preserve"> TOC \o "1-2" \h \z \u </w:instrText>
      </w:r>
      <w:r>
        <w:rPr>
          <w:sz w:val="36"/>
          <w:szCs w:val="36"/>
        </w:rPr>
        <w:fldChar w:fldCharType="separate"/>
      </w:r>
      <w:hyperlink w:anchor="_Toc88752077" w:history="1">
        <w:r w:rsidR="004727B0" w:rsidRPr="001A5C86">
          <w:rPr>
            <w:rStyle w:val="Hyperlink"/>
            <w:noProof/>
          </w:rPr>
          <w:t>Sơ lược về đồ án</w:t>
        </w:r>
        <w:r w:rsidR="004727B0">
          <w:rPr>
            <w:noProof/>
            <w:webHidden/>
          </w:rPr>
          <w:tab/>
        </w:r>
        <w:r w:rsidR="004727B0">
          <w:rPr>
            <w:noProof/>
            <w:webHidden/>
          </w:rPr>
          <w:fldChar w:fldCharType="begin"/>
        </w:r>
        <w:r w:rsidR="004727B0">
          <w:rPr>
            <w:noProof/>
            <w:webHidden/>
          </w:rPr>
          <w:instrText xml:space="preserve"> PAGEREF _Toc88752077 \h </w:instrText>
        </w:r>
        <w:r w:rsidR="004727B0">
          <w:rPr>
            <w:noProof/>
            <w:webHidden/>
          </w:rPr>
        </w:r>
        <w:r w:rsidR="004727B0">
          <w:rPr>
            <w:noProof/>
            <w:webHidden/>
          </w:rPr>
          <w:fldChar w:fldCharType="separate"/>
        </w:r>
        <w:r w:rsidR="004727B0">
          <w:rPr>
            <w:noProof/>
            <w:webHidden/>
          </w:rPr>
          <w:t>1</w:t>
        </w:r>
        <w:r w:rsidR="004727B0">
          <w:rPr>
            <w:noProof/>
            <w:webHidden/>
          </w:rPr>
          <w:fldChar w:fldCharType="end"/>
        </w:r>
      </w:hyperlink>
    </w:p>
    <w:p w14:paraId="6F4A5CA9" w14:textId="5EF20C4F" w:rsidR="004727B0" w:rsidRDefault="00DC4DE5">
      <w:pPr>
        <w:pStyle w:val="TOC2"/>
        <w:rPr>
          <w:rFonts w:asciiTheme="minorHAnsi" w:eastAsiaTheme="minorEastAsia" w:hAnsiTheme="minorHAnsi" w:cstheme="minorBidi"/>
          <w:noProof/>
          <w:sz w:val="22"/>
          <w:szCs w:val="22"/>
        </w:rPr>
      </w:pPr>
      <w:hyperlink w:anchor="_Toc88752078" w:history="1">
        <w:r w:rsidR="004727B0" w:rsidRPr="001A5C86">
          <w:rPr>
            <w:rStyle w:val="Hyperlink"/>
            <w:noProof/>
          </w:rPr>
          <w:t>Các công nghệ sử dụng</w:t>
        </w:r>
        <w:r w:rsidR="004727B0">
          <w:rPr>
            <w:noProof/>
            <w:webHidden/>
          </w:rPr>
          <w:tab/>
        </w:r>
        <w:r w:rsidR="004727B0">
          <w:rPr>
            <w:noProof/>
            <w:webHidden/>
          </w:rPr>
          <w:fldChar w:fldCharType="begin"/>
        </w:r>
        <w:r w:rsidR="004727B0">
          <w:rPr>
            <w:noProof/>
            <w:webHidden/>
          </w:rPr>
          <w:instrText xml:space="preserve"> PAGEREF _Toc88752078 \h </w:instrText>
        </w:r>
        <w:r w:rsidR="004727B0">
          <w:rPr>
            <w:noProof/>
            <w:webHidden/>
          </w:rPr>
        </w:r>
        <w:r w:rsidR="004727B0">
          <w:rPr>
            <w:noProof/>
            <w:webHidden/>
          </w:rPr>
          <w:fldChar w:fldCharType="separate"/>
        </w:r>
        <w:r w:rsidR="004727B0">
          <w:rPr>
            <w:noProof/>
            <w:webHidden/>
          </w:rPr>
          <w:t>1</w:t>
        </w:r>
        <w:r w:rsidR="004727B0">
          <w:rPr>
            <w:noProof/>
            <w:webHidden/>
          </w:rPr>
          <w:fldChar w:fldCharType="end"/>
        </w:r>
      </w:hyperlink>
    </w:p>
    <w:p w14:paraId="12D1A2C1" w14:textId="67720A9E" w:rsidR="004727B0" w:rsidRDefault="00DC4DE5">
      <w:pPr>
        <w:pStyle w:val="TOC2"/>
        <w:rPr>
          <w:rFonts w:asciiTheme="minorHAnsi" w:eastAsiaTheme="minorEastAsia" w:hAnsiTheme="minorHAnsi" w:cstheme="minorBidi"/>
          <w:noProof/>
          <w:sz w:val="22"/>
          <w:szCs w:val="22"/>
        </w:rPr>
      </w:pPr>
      <w:hyperlink w:anchor="_Toc88752079" w:history="1">
        <w:r w:rsidR="004727B0" w:rsidRPr="001A5C86">
          <w:rPr>
            <w:rStyle w:val="Hyperlink"/>
            <w:noProof/>
          </w:rPr>
          <w:t>Các kiến thức bổ trợ được sử dụng</w:t>
        </w:r>
        <w:r w:rsidR="004727B0">
          <w:rPr>
            <w:noProof/>
            <w:webHidden/>
          </w:rPr>
          <w:tab/>
        </w:r>
        <w:r w:rsidR="004727B0">
          <w:rPr>
            <w:noProof/>
            <w:webHidden/>
          </w:rPr>
          <w:fldChar w:fldCharType="begin"/>
        </w:r>
        <w:r w:rsidR="004727B0">
          <w:rPr>
            <w:noProof/>
            <w:webHidden/>
          </w:rPr>
          <w:instrText xml:space="preserve"> PAGEREF _Toc88752079 \h </w:instrText>
        </w:r>
        <w:r w:rsidR="004727B0">
          <w:rPr>
            <w:noProof/>
            <w:webHidden/>
          </w:rPr>
        </w:r>
        <w:r w:rsidR="004727B0">
          <w:rPr>
            <w:noProof/>
            <w:webHidden/>
          </w:rPr>
          <w:fldChar w:fldCharType="separate"/>
        </w:r>
        <w:r w:rsidR="004727B0">
          <w:rPr>
            <w:noProof/>
            <w:webHidden/>
          </w:rPr>
          <w:t>1</w:t>
        </w:r>
        <w:r w:rsidR="004727B0">
          <w:rPr>
            <w:noProof/>
            <w:webHidden/>
          </w:rPr>
          <w:fldChar w:fldCharType="end"/>
        </w:r>
      </w:hyperlink>
    </w:p>
    <w:p w14:paraId="0F5D7433" w14:textId="0E2C57E2" w:rsidR="004727B0" w:rsidRDefault="00DC4DE5">
      <w:pPr>
        <w:pStyle w:val="TOC1"/>
        <w:tabs>
          <w:tab w:val="right" w:leader="dot" w:pos="9866"/>
        </w:tabs>
        <w:rPr>
          <w:rFonts w:asciiTheme="minorHAnsi" w:eastAsiaTheme="minorEastAsia" w:hAnsiTheme="minorHAnsi" w:cstheme="minorBidi"/>
          <w:noProof/>
          <w:sz w:val="22"/>
          <w:szCs w:val="22"/>
        </w:rPr>
      </w:pPr>
      <w:hyperlink w:anchor="_Toc88752080" w:history="1">
        <w:r w:rsidR="004727B0" w:rsidRPr="001A5C86">
          <w:rPr>
            <w:rStyle w:val="Hyperlink"/>
            <w:noProof/>
          </w:rPr>
          <w:t>Khảo sát</w:t>
        </w:r>
        <w:r w:rsidR="004727B0">
          <w:rPr>
            <w:noProof/>
            <w:webHidden/>
          </w:rPr>
          <w:tab/>
        </w:r>
        <w:r w:rsidR="004727B0">
          <w:rPr>
            <w:noProof/>
            <w:webHidden/>
          </w:rPr>
          <w:fldChar w:fldCharType="begin"/>
        </w:r>
        <w:r w:rsidR="004727B0">
          <w:rPr>
            <w:noProof/>
            <w:webHidden/>
          </w:rPr>
          <w:instrText xml:space="preserve"> PAGEREF _Toc88752080 \h </w:instrText>
        </w:r>
        <w:r w:rsidR="004727B0">
          <w:rPr>
            <w:noProof/>
            <w:webHidden/>
          </w:rPr>
        </w:r>
        <w:r w:rsidR="004727B0">
          <w:rPr>
            <w:noProof/>
            <w:webHidden/>
          </w:rPr>
          <w:fldChar w:fldCharType="separate"/>
        </w:r>
        <w:r w:rsidR="004727B0">
          <w:rPr>
            <w:noProof/>
            <w:webHidden/>
          </w:rPr>
          <w:t>2</w:t>
        </w:r>
        <w:r w:rsidR="004727B0">
          <w:rPr>
            <w:noProof/>
            <w:webHidden/>
          </w:rPr>
          <w:fldChar w:fldCharType="end"/>
        </w:r>
      </w:hyperlink>
    </w:p>
    <w:p w14:paraId="0F3F70D8" w14:textId="5C0FA8F8" w:rsidR="004727B0" w:rsidRDefault="00DC4DE5">
      <w:pPr>
        <w:pStyle w:val="TOC2"/>
        <w:rPr>
          <w:rFonts w:asciiTheme="minorHAnsi" w:eastAsiaTheme="minorEastAsia" w:hAnsiTheme="minorHAnsi" w:cstheme="minorBidi"/>
          <w:noProof/>
          <w:sz w:val="22"/>
          <w:szCs w:val="22"/>
        </w:rPr>
      </w:pPr>
      <w:hyperlink w:anchor="_Toc88752081" w:history="1">
        <w:r w:rsidR="004727B0" w:rsidRPr="001A5C86">
          <w:rPr>
            <w:rStyle w:val="Hyperlink"/>
            <w:noProof/>
          </w:rPr>
          <w:t>Tổng quan tình hình trong, ngoài nước</w:t>
        </w:r>
        <w:r w:rsidR="004727B0">
          <w:rPr>
            <w:noProof/>
            <w:webHidden/>
          </w:rPr>
          <w:tab/>
        </w:r>
        <w:r w:rsidR="004727B0">
          <w:rPr>
            <w:noProof/>
            <w:webHidden/>
          </w:rPr>
          <w:fldChar w:fldCharType="begin"/>
        </w:r>
        <w:r w:rsidR="004727B0">
          <w:rPr>
            <w:noProof/>
            <w:webHidden/>
          </w:rPr>
          <w:instrText xml:space="preserve"> PAGEREF _Toc88752081 \h </w:instrText>
        </w:r>
        <w:r w:rsidR="004727B0">
          <w:rPr>
            <w:noProof/>
            <w:webHidden/>
          </w:rPr>
        </w:r>
        <w:r w:rsidR="004727B0">
          <w:rPr>
            <w:noProof/>
            <w:webHidden/>
          </w:rPr>
          <w:fldChar w:fldCharType="separate"/>
        </w:r>
        <w:r w:rsidR="004727B0">
          <w:rPr>
            <w:noProof/>
            <w:webHidden/>
          </w:rPr>
          <w:t>2</w:t>
        </w:r>
        <w:r w:rsidR="004727B0">
          <w:rPr>
            <w:noProof/>
            <w:webHidden/>
          </w:rPr>
          <w:fldChar w:fldCharType="end"/>
        </w:r>
      </w:hyperlink>
    </w:p>
    <w:p w14:paraId="0FD8B74F" w14:textId="20EAA3E6" w:rsidR="004727B0" w:rsidRDefault="00DC4DE5">
      <w:pPr>
        <w:pStyle w:val="TOC2"/>
        <w:rPr>
          <w:rFonts w:asciiTheme="minorHAnsi" w:eastAsiaTheme="minorEastAsia" w:hAnsiTheme="minorHAnsi" w:cstheme="minorBidi"/>
          <w:noProof/>
          <w:sz w:val="22"/>
          <w:szCs w:val="22"/>
        </w:rPr>
      </w:pPr>
      <w:hyperlink w:anchor="_Toc88752082" w:history="1">
        <w:r w:rsidR="004727B0" w:rsidRPr="001A5C86">
          <w:rPr>
            <w:rStyle w:val="Hyperlink"/>
            <w:noProof/>
            <w:lang w:val="en-GB"/>
          </w:rPr>
          <w:t>Một số ứng dụng, trang web trong nước</w:t>
        </w:r>
        <w:r w:rsidR="004727B0">
          <w:rPr>
            <w:noProof/>
            <w:webHidden/>
          </w:rPr>
          <w:tab/>
        </w:r>
        <w:r w:rsidR="004727B0">
          <w:rPr>
            <w:noProof/>
            <w:webHidden/>
          </w:rPr>
          <w:fldChar w:fldCharType="begin"/>
        </w:r>
        <w:r w:rsidR="004727B0">
          <w:rPr>
            <w:noProof/>
            <w:webHidden/>
          </w:rPr>
          <w:instrText xml:space="preserve"> PAGEREF _Toc88752082 \h </w:instrText>
        </w:r>
        <w:r w:rsidR="004727B0">
          <w:rPr>
            <w:noProof/>
            <w:webHidden/>
          </w:rPr>
        </w:r>
        <w:r w:rsidR="004727B0">
          <w:rPr>
            <w:noProof/>
            <w:webHidden/>
          </w:rPr>
          <w:fldChar w:fldCharType="separate"/>
        </w:r>
        <w:r w:rsidR="004727B0">
          <w:rPr>
            <w:noProof/>
            <w:webHidden/>
          </w:rPr>
          <w:t>3</w:t>
        </w:r>
        <w:r w:rsidR="004727B0">
          <w:rPr>
            <w:noProof/>
            <w:webHidden/>
          </w:rPr>
          <w:fldChar w:fldCharType="end"/>
        </w:r>
      </w:hyperlink>
    </w:p>
    <w:p w14:paraId="07FD04F4" w14:textId="7D72B7DB" w:rsidR="004727B0" w:rsidRDefault="00DC4DE5">
      <w:pPr>
        <w:pStyle w:val="TOC2"/>
        <w:rPr>
          <w:rFonts w:asciiTheme="minorHAnsi" w:eastAsiaTheme="minorEastAsia" w:hAnsiTheme="minorHAnsi" w:cstheme="minorBidi"/>
          <w:noProof/>
          <w:sz w:val="22"/>
          <w:szCs w:val="22"/>
        </w:rPr>
      </w:pPr>
      <w:hyperlink w:anchor="_Toc88752083" w:history="1">
        <w:r w:rsidR="004727B0" w:rsidRPr="001A5C86">
          <w:rPr>
            <w:rStyle w:val="Hyperlink"/>
            <w:noProof/>
          </w:rPr>
          <w:t>Kết luận sau khi khảo sát</w:t>
        </w:r>
        <w:r w:rsidR="004727B0">
          <w:rPr>
            <w:noProof/>
            <w:webHidden/>
          </w:rPr>
          <w:tab/>
        </w:r>
        <w:r w:rsidR="004727B0">
          <w:rPr>
            <w:noProof/>
            <w:webHidden/>
          </w:rPr>
          <w:fldChar w:fldCharType="begin"/>
        </w:r>
        <w:r w:rsidR="004727B0">
          <w:rPr>
            <w:noProof/>
            <w:webHidden/>
          </w:rPr>
          <w:instrText xml:space="preserve"> PAGEREF _Toc88752083 \h </w:instrText>
        </w:r>
        <w:r w:rsidR="004727B0">
          <w:rPr>
            <w:noProof/>
            <w:webHidden/>
          </w:rPr>
        </w:r>
        <w:r w:rsidR="004727B0">
          <w:rPr>
            <w:noProof/>
            <w:webHidden/>
          </w:rPr>
          <w:fldChar w:fldCharType="separate"/>
        </w:r>
        <w:r w:rsidR="004727B0">
          <w:rPr>
            <w:noProof/>
            <w:webHidden/>
          </w:rPr>
          <w:t>12</w:t>
        </w:r>
        <w:r w:rsidR="004727B0">
          <w:rPr>
            <w:noProof/>
            <w:webHidden/>
          </w:rPr>
          <w:fldChar w:fldCharType="end"/>
        </w:r>
      </w:hyperlink>
    </w:p>
    <w:p w14:paraId="53C8516B" w14:textId="30494353" w:rsidR="00D84C64" w:rsidRPr="00091A02" w:rsidRDefault="009821B5" w:rsidP="00536F8D">
      <w:pPr>
        <w:spacing w:line="276" w:lineRule="auto"/>
        <w:rPr>
          <w:sz w:val="36"/>
          <w:szCs w:val="36"/>
        </w:rPr>
      </w:pPr>
      <w:r>
        <w:rPr>
          <w:sz w:val="36"/>
          <w:szCs w:val="36"/>
        </w:rPr>
        <w:fldChar w:fldCharType="end"/>
      </w:r>
    </w:p>
    <w:p w14:paraId="592FCBD3" w14:textId="721F5F60" w:rsidR="00D84C64" w:rsidRPr="00786A91" w:rsidRDefault="00D84C64" w:rsidP="00536F8D">
      <w:pPr>
        <w:spacing w:line="276" w:lineRule="auto"/>
        <w:rPr>
          <w:szCs w:val="32"/>
        </w:rPr>
      </w:pPr>
      <w:r w:rsidRPr="00786A91">
        <w:rPr>
          <w:szCs w:val="32"/>
        </w:rPr>
        <w:t>Sơ đồ Use-case</w:t>
      </w:r>
    </w:p>
    <w:p w14:paraId="2928E2A3" w14:textId="15AD6470" w:rsidR="00D84C64" w:rsidRPr="00786A91" w:rsidRDefault="0039556C" w:rsidP="00536F8D">
      <w:pPr>
        <w:spacing w:line="276" w:lineRule="auto"/>
        <w:rPr>
          <w:szCs w:val="32"/>
        </w:rPr>
      </w:pPr>
      <w:r w:rsidRPr="00786A91">
        <w:rPr>
          <w:szCs w:val="32"/>
        </w:rPr>
        <w:t xml:space="preserve">Activity </w:t>
      </w:r>
      <w:r w:rsidR="00CA2F0A" w:rsidRPr="00786A91">
        <w:rPr>
          <w:szCs w:val="32"/>
        </w:rPr>
        <w:t>diagram</w:t>
      </w:r>
    </w:p>
    <w:p w14:paraId="7BA6E738" w14:textId="67BBA56B" w:rsidR="00CA2F0A" w:rsidRPr="00786A91" w:rsidRDefault="00CA2F0A" w:rsidP="00536F8D">
      <w:pPr>
        <w:spacing w:line="276" w:lineRule="auto"/>
        <w:rPr>
          <w:szCs w:val="32"/>
        </w:rPr>
      </w:pPr>
      <w:r w:rsidRPr="00786A91">
        <w:rPr>
          <w:szCs w:val="32"/>
        </w:rPr>
        <w:t>Thiết kế CSDL</w:t>
      </w:r>
    </w:p>
    <w:p w14:paraId="5762BBBE" w14:textId="52E1225C" w:rsidR="00CA2F0A" w:rsidRPr="00786A91" w:rsidRDefault="009B759B" w:rsidP="00536F8D">
      <w:pPr>
        <w:spacing w:line="276" w:lineRule="auto"/>
        <w:rPr>
          <w:szCs w:val="32"/>
        </w:rPr>
      </w:pPr>
      <w:r w:rsidRPr="00786A91">
        <w:rPr>
          <w:szCs w:val="32"/>
        </w:rPr>
        <w:t>Thiết kế giao diện</w:t>
      </w:r>
    </w:p>
    <w:p w14:paraId="0F917C7B" w14:textId="535CF8FD" w:rsidR="009B759B" w:rsidRPr="00786A91" w:rsidRDefault="009B759B" w:rsidP="00536F8D">
      <w:pPr>
        <w:spacing w:line="276" w:lineRule="auto"/>
        <w:rPr>
          <w:szCs w:val="32"/>
        </w:rPr>
      </w:pPr>
      <w:r w:rsidRPr="00786A91">
        <w:rPr>
          <w:szCs w:val="32"/>
        </w:rPr>
        <w:t>Thiết kế kiến trúc</w:t>
      </w:r>
    </w:p>
    <w:p w14:paraId="4E5DDC86" w14:textId="4E2EC046" w:rsidR="009B759B" w:rsidRPr="00786A91" w:rsidRDefault="009B759B" w:rsidP="00536F8D">
      <w:pPr>
        <w:spacing w:line="276" w:lineRule="auto"/>
        <w:rPr>
          <w:szCs w:val="32"/>
        </w:rPr>
      </w:pPr>
      <w:r w:rsidRPr="00786A91">
        <w:rPr>
          <w:szCs w:val="32"/>
        </w:rPr>
        <w:t>Thiết kế xử lý + DFD</w:t>
      </w:r>
    </w:p>
    <w:p w14:paraId="0ED3F08B" w14:textId="79A1DDAA" w:rsidR="009B759B" w:rsidRPr="00786A91" w:rsidRDefault="009B759B" w:rsidP="00536F8D">
      <w:pPr>
        <w:spacing w:line="276" w:lineRule="auto"/>
        <w:rPr>
          <w:szCs w:val="32"/>
        </w:rPr>
      </w:pPr>
      <w:r w:rsidRPr="00786A91">
        <w:rPr>
          <w:szCs w:val="32"/>
        </w:rPr>
        <w:t>Test-case</w:t>
      </w:r>
    </w:p>
    <w:p w14:paraId="0DB25389" w14:textId="77777777" w:rsidR="009B759B" w:rsidRDefault="009B759B" w:rsidP="00536F8D">
      <w:pPr>
        <w:spacing w:line="276" w:lineRule="auto"/>
        <w:rPr>
          <w:sz w:val="36"/>
          <w:szCs w:val="36"/>
        </w:rPr>
      </w:pPr>
    </w:p>
    <w:p w14:paraId="15992A3C" w14:textId="7849C2A3" w:rsidR="00790FFB" w:rsidRDefault="00790FFB" w:rsidP="00536F8D">
      <w:pPr>
        <w:spacing w:line="276" w:lineRule="auto"/>
        <w:rPr>
          <w:rStyle w:val="PageNumber"/>
        </w:rPr>
      </w:pPr>
    </w:p>
    <w:p w14:paraId="40BCD91B" w14:textId="77777777" w:rsidR="00790FFB" w:rsidRDefault="00790FFB">
      <w:pPr>
        <w:rPr>
          <w:rStyle w:val="PageNumber"/>
        </w:rPr>
      </w:pPr>
      <w:r>
        <w:rPr>
          <w:rStyle w:val="PageNumber"/>
        </w:rPr>
        <w:br w:type="page"/>
      </w:r>
    </w:p>
    <w:p w14:paraId="200198A5" w14:textId="37E04B36" w:rsidR="00D84C64" w:rsidRPr="00B0262D" w:rsidRDefault="00D84C64" w:rsidP="00536F8D">
      <w:pPr>
        <w:spacing w:line="276" w:lineRule="auto"/>
        <w:rPr>
          <w:rStyle w:val="PageNumber"/>
        </w:rPr>
        <w:sectPr w:rsidR="00D84C64" w:rsidRPr="00B0262D" w:rsidSect="009373A7">
          <w:footerReference w:type="default" r:id="rId15"/>
          <w:footnotePr>
            <w:numFmt w:val="lowerRoman"/>
          </w:footnotePr>
          <w:pgSz w:w="11907" w:h="16839" w:code="9"/>
          <w:pgMar w:top="1138" w:right="1138" w:bottom="562" w:left="893" w:header="720" w:footer="239" w:gutter="0"/>
          <w:cols w:space="720"/>
          <w:noEndnote/>
          <w:docGrid w:linePitch="272"/>
        </w:sectPr>
      </w:pPr>
    </w:p>
    <w:p w14:paraId="5745B46E" w14:textId="3A3A111A" w:rsidR="00692374" w:rsidRPr="009C1535" w:rsidRDefault="00ED781F" w:rsidP="009C1535">
      <w:pPr>
        <w:pStyle w:val="Heading1"/>
      </w:pPr>
      <w:bookmarkStart w:id="0" w:name="_Toc88752077"/>
      <w:r w:rsidRPr="009C1535">
        <w:lastRenderedPageBreak/>
        <w:t>Sơ lược về đồ án</w:t>
      </w:r>
      <w:bookmarkEnd w:id="0"/>
    </w:p>
    <w:p w14:paraId="327A4923" w14:textId="5B2D5E3C" w:rsidR="00DF4D0D" w:rsidRPr="00E10424" w:rsidRDefault="00692374" w:rsidP="00A43F34">
      <w:pPr>
        <w:spacing w:line="360" w:lineRule="auto"/>
        <w:jc w:val="both"/>
        <w:rPr>
          <w:rStyle w:val="PageNumber"/>
          <w:sz w:val="28"/>
          <w:szCs w:val="28"/>
        </w:rPr>
      </w:pPr>
      <w:r w:rsidRPr="00E10424">
        <w:rPr>
          <w:rStyle w:val="PageNumber"/>
          <w:sz w:val="28"/>
          <w:szCs w:val="28"/>
        </w:rPr>
        <w:t>Trang web</w:t>
      </w:r>
      <w:r w:rsidR="005104D9" w:rsidRPr="00E10424">
        <w:rPr>
          <w:rStyle w:val="PageNumber"/>
          <w:sz w:val="28"/>
          <w:szCs w:val="28"/>
        </w:rPr>
        <w:t xml:space="preserve"> quản lý bán đồ ăn</w:t>
      </w:r>
      <w:r w:rsidR="00E27EFE" w:rsidRPr="00E10424">
        <w:rPr>
          <w:rStyle w:val="PageNumber"/>
          <w:sz w:val="28"/>
          <w:szCs w:val="28"/>
        </w:rPr>
        <w:t xml:space="preserve"> – FATMe (Food At The Moment)</w:t>
      </w:r>
      <w:r w:rsidR="005104D9" w:rsidRPr="00E10424">
        <w:rPr>
          <w:rStyle w:val="PageNumber"/>
          <w:sz w:val="28"/>
          <w:szCs w:val="28"/>
        </w:rPr>
        <w:t xml:space="preserve">, cho phép người dùng bán những sản phẩm của mình, đặt mua sản phẩm của người khác. </w:t>
      </w:r>
      <w:r w:rsidR="008F2040" w:rsidRPr="00E10424">
        <w:rPr>
          <w:rStyle w:val="PageNumber"/>
          <w:sz w:val="28"/>
          <w:szCs w:val="28"/>
        </w:rPr>
        <w:t>Trang web sẽ chú trọng các tính năng cho người bán như quản lý sản phẩm (thêm/ xoá/ sửa sản phẩm)</w:t>
      </w:r>
      <w:r w:rsidR="001060F9" w:rsidRPr="00E10424">
        <w:rPr>
          <w:rStyle w:val="PageNumber"/>
          <w:sz w:val="28"/>
          <w:szCs w:val="28"/>
        </w:rPr>
        <w:t>, thống kê doanh thu đã đ</w:t>
      </w:r>
      <w:r w:rsidR="00080CFE" w:rsidRPr="00E10424">
        <w:rPr>
          <w:rStyle w:val="PageNumber"/>
          <w:sz w:val="28"/>
          <w:szCs w:val="28"/>
        </w:rPr>
        <w:t xml:space="preserve">ạt </w:t>
      </w:r>
      <w:r w:rsidR="001060F9" w:rsidRPr="00E10424">
        <w:rPr>
          <w:rStyle w:val="PageNumber"/>
          <w:sz w:val="28"/>
          <w:szCs w:val="28"/>
        </w:rPr>
        <w:t>được, thống kê các món ăn được đặt hàng trong thời gian qua,… Còn về phía người mua, họ có thể xem các sản phẩm</w:t>
      </w:r>
      <w:r w:rsidRPr="00E10424">
        <w:rPr>
          <w:rStyle w:val="PageNumber"/>
          <w:sz w:val="28"/>
          <w:szCs w:val="28"/>
        </w:rPr>
        <w:t xml:space="preserve"> của các cửa hàng khác nhau và đặt hàng, sử dụng các </w:t>
      </w:r>
      <w:r w:rsidR="00080CFE" w:rsidRPr="00E10424">
        <w:rPr>
          <w:rStyle w:val="PageNumber"/>
          <w:sz w:val="28"/>
          <w:szCs w:val="28"/>
        </w:rPr>
        <w:t>mã giảm giá.</w:t>
      </w:r>
    </w:p>
    <w:p w14:paraId="57A524FA" w14:textId="2244DF02" w:rsidR="00115E01" w:rsidRDefault="009C1535" w:rsidP="005B5F8B">
      <w:pPr>
        <w:pStyle w:val="Heading2"/>
        <w:rPr>
          <w:rStyle w:val="PageNumber"/>
          <w:sz w:val="32"/>
        </w:rPr>
      </w:pPr>
      <w:bookmarkStart w:id="1" w:name="_Toc88752078"/>
      <w:r w:rsidRPr="009C1535">
        <w:rPr>
          <w:rStyle w:val="PageNumber"/>
          <w:sz w:val="32"/>
        </w:rPr>
        <w:t>Các công nghệ sử dụng</w:t>
      </w:r>
      <w:bookmarkEnd w:id="1"/>
    </w:p>
    <w:p w14:paraId="639D2AB0" w14:textId="1276533B" w:rsidR="006B163A" w:rsidRPr="00E10424" w:rsidRDefault="006B163A" w:rsidP="00A43F34">
      <w:pPr>
        <w:pStyle w:val="ListParagraph"/>
        <w:numPr>
          <w:ilvl w:val="0"/>
          <w:numId w:val="12"/>
        </w:numPr>
        <w:spacing w:line="360" w:lineRule="auto"/>
        <w:jc w:val="both"/>
        <w:rPr>
          <w:rStyle w:val="PageNumber"/>
          <w:sz w:val="28"/>
          <w:szCs w:val="28"/>
        </w:rPr>
      </w:pPr>
      <w:r w:rsidRPr="00E10424">
        <w:rPr>
          <w:rStyle w:val="PageNumber"/>
          <w:sz w:val="28"/>
          <w:szCs w:val="28"/>
        </w:rPr>
        <w:t>Html: Tạo bố cục và cấu trúc của 1 trang web</w:t>
      </w:r>
    </w:p>
    <w:p w14:paraId="1F7B9D92" w14:textId="13CB0A68" w:rsidR="006B163A" w:rsidRPr="00E10424" w:rsidRDefault="006B163A" w:rsidP="00A43F34">
      <w:pPr>
        <w:pStyle w:val="ListParagraph"/>
        <w:numPr>
          <w:ilvl w:val="0"/>
          <w:numId w:val="12"/>
        </w:numPr>
        <w:spacing w:line="360" w:lineRule="auto"/>
        <w:jc w:val="both"/>
        <w:rPr>
          <w:rStyle w:val="PageNumber"/>
          <w:sz w:val="28"/>
          <w:szCs w:val="28"/>
        </w:rPr>
      </w:pPr>
      <w:r w:rsidRPr="00E10424">
        <w:rPr>
          <w:rStyle w:val="PageNumber"/>
          <w:sz w:val="28"/>
          <w:szCs w:val="28"/>
        </w:rPr>
        <w:t>Css: Định dạng các phông chữ, các style cho 1 trang web</w:t>
      </w:r>
    </w:p>
    <w:p w14:paraId="6458B8A3" w14:textId="77777777" w:rsidR="006B163A" w:rsidRPr="00E10424" w:rsidRDefault="006B163A" w:rsidP="00A43F34">
      <w:pPr>
        <w:pStyle w:val="ListParagraph"/>
        <w:numPr>
          <w:ilvl w:val="0"/>
          <w:numId w:val="12"/>
        </w:numPr>
        <w:spacing w:line="360" w:lineRule="auto"/>
        <w:jc w:val="both"/>
        <w:rPr>
          <w:rStyle w:val="PageNumber"/>
          <w:sz w:val="28"/>
          <w:szCs w:val="28"/>
        </w:rPr>
      </w:pPr>
      <w:r w:rsidRPr="00E10424">
        <w:rPr>
          <w:rStyle w:val="PageNumber"/>
          <w:sz w:val="28"/>
          <w:szCs w:val="28"/>
        </w:rPr>
        <w:t>Javascript: cải thiện tính năng, xây dựng lên chức năng của 1 website nhờ vào các thư viện có sẵn</w:t>
      </w:r>
    </w:p>
    <w:p w14:paraId="3AB033CF" w14:textId="77777777" w:rsidR="006B163A" w:rsidRPr="00E10424" w:rsidRDefault="006B163A" w:rsidP="00A43F34">
      <w:pPr>
        <w:pStyle w:val="ListParagraph"/>
        <w:numPr>
          <w:ilvl w:val="0"/>
          <w:numId w:val="12"/>
        </w:numPr>
        <w:spacing w:line="360" w:lineRule="auto"/>
        <w:jc w:val="both"/>
        <w:rPr>
          <w:rStyle w:val="PageNumber"/>
          <w:sz w:val="28"/>
          <w:szCs w:val="28"/>
        </w:rPr>
      </w:pPr>
      <w:r w:rsidRPr="00E10424">
        <w:rPr>
          <w:rStyle w:val="PageNumber"/>
          <w:sz w:val="28"/>
          <w:szCs w:val="28"/>
        </w:rPr>
        <w:t>Jquery: là 1 thư viện của javascript giúp xây dựng các chức năng bằng Javascript dễ dàng, nhanh và giàu tính năng hơn.</w:t>
      </w:r>
    </w:p>
    <w:p w14:paraId="14C069F0" w14:textId="77777777" w:rsidR="006B163A" w:rsidRPr="00E10424" w:rsidRDefault="006B163A" w:rsidP="00A43F34">
      <w:pPr>
        <w:pStyle w:val="ListParagraph"/>
        <w:numPr>
          <w:ilvl w:val="0"/>
          <w:numId w:val="12"/>
        </w:numPr>
        <w:spacing w:line="360" w:lineRule="auto"/>
        <w:jc w:val="both"/>
        <w:rPr>
          <w:rStyle w:val="PageNumber"/>
          <w:sz w:val="28"/>
          <w:szCs w:val="28"/>
        </w:rPr>
      </w:pPr>
      <w:r w:rsidRPr="00E10424">
        <w:rPr>
          <w:rStyle w:val="PageNumber"/>
          <w:sz w:val="28"/>
          <w:szCs w:val="28"/>
        </w:rPr>
        <w:t>Mysql: quản trị cơ sở dữ liệu</w:t>
      </w:r>
    </w:p>
    <w:p w14:paraId="64497F70" w14:textId="77777777" w:rsidR="00412B88" w:rsidRDefault="00412B88" w:rsidP="005B5F8B">
      <w:pPr>
        <w:pStyle w:val="Heading2"/>
        <w:rPr>
          <w:rStyle w:val="PageNumber"/>
          <w:sz w:val="32"/>
        </w:rPr>
      </w:pPr>
      <w:bookmarkStart w:id="2" w:name="_Toc88752079"/>
      <w:r>
        <w:rPr>
          <w:rStyle w:val="PageNumber"/>
          <w:sz w:val="32"/>
        </w:rPr>
        <w:t>Các kiến thức bổ trợ được sử dụng</w:t>
      </w:r>
      <w:bookmarkEnd w:id="2"/>
    </w:p>
    <w:p w14:paraId="68FF1C34" w14:textId="12B9865E" w:rsidR="00FD3087" w:rsidRPr="00E10424" w:rsidRDefault="00FD3087" w:rsidP="00A43F34">
      <w:pPr>
        <w:pStyle w:val="ListParagraph"/>
        <w:numPr>
          <w:ilvl w:val="0"/>
          <w:numId w:val="13"/>
        </w:numPr>
        <w:spacing w:line="360" w:lineRule="auto"/>
        <w:jc w:val="both"/>
        <w:rPr>
          <w:rStyle w:val="PageNumber"/>
          <w:sz w:val="28"/>
          <w:szCs w:val="28"/>
        </w:rPr>
      </w:pPr>
      <w:r w:rsidRPr="00E10424">
        <w:rPr>
          <w:rStyle w:val="PageNumber"/>
          <w:sz w:val="28"/>
          <w:szCs w:val="28"/>
        </w:rPr>
        <w:t>Lập trình hướng đối tượng: tận dụng tính năng đóng gói để bảo mật an toàn thông tin</w:t>
      </w:r>
      <w:r w:rsidR="007852ED" w:rsidRPr="00E10424">
        <w:rPr>
          <w:rStyle w:val="PageNumber"/>
          <w:sz w:val="28"/>
          <w:szCs w:val="28"/>
        </w:rPr>
        <w:t xml:space="preserve"> </w:t>
      </w:r>
      <w:r w:rsidRPr="00E10424">
        <w:rPr>
          <w:rStyle w:val="PageNumber"/>
          <w:sz w:val="28"/>
          <w:szCs w:val="28"/>
        </w:rPr>
        <w:t>và dữ liệu. Ngoài ra còn giúp chương trình gọn gàng hơn loại bỏ được những chương trình dư thừa, trùng lặp dựa trên nguyên lý kế thừa.</w:t>
      </w:r>
    </w:p>
    <w:p w14:paraId="1DE9D9F3" w14:textId="77777777" w:rsidR="00FD3087" w:rsidRPr="00E10424" w:rsidRDefault="00FD3087" w:rsidP="00A43F34">
      <w:pPr>
        <w:pStyle w:val="ListParagraph"/>
        <w:numPr>
          <w:ilvl w:val="0"/>
          <w:numId w:val="13"/>
        </w:numPr>
        <w:spacing w:line="360" w:lineRule="auto"/>
        <w:jc w:val="both"/>
        <w:rPr>
          <w:rStyle w:val="PageNumber"/>
          <w:sz w:val="28"/>
          <w:szCs w:val="28"/>
        </w:rPr>
      </w:pPr>
      <w:r w:rsidRPr="00E10424">
        <w:rPr>
          <w:rStyle w:val="PageNumber"/>
          <w:sz w:val="28"/>
          <w:szCs w:val="28"/>
        </w:rPr>
        <w:t>Cấu trúc dữ liệu và giải thuật: áp dụng các giải thuật sắp xếp, danh sách liên kết để tối ưu dữ liệu.</w:t>
      </w:r>
    </w:p>
    <w:p w14:paraId="2F5AF7B3" w14:textId="77777777" w:rsidR="00FD3087" w:rsidRPr="00E10424" w:rsidRDefault="00FD3087" w:rsidP="00A43F34">
      <w:pPr>
        <w:pStyle w:val="ListParagraph"/>
        <w:numPr>
          <w:ilvl w:val="0"/>
          <w:numId w:val="13"/>
        </w:numPr>
        <w:spacing w:line="360" w:lineRule="auto"/>
        <w:jc w:val="both"/>
        <w:rPr>
          <w:rStyle w:val="PageNumber"/>
          <w:sz w:val="28"/>
          <w:szCs w:val="28"/>
        </w:rPr>
      </w:pPr>
      <w:r w:rsidRPr="00E10424">
        <w:rPr>
          <w:rStyle w:val="PageNumber"/>
          <w:sz w:val="28"/>
          <w:szCs w:val="28"/>
        </w:rPr>
        <w:t>Thiết kế giao diện người dùng: tận dụng đồ án đã làm trước đó và phát triển lên thành web.</w:t>
      </w:r>
    </w:p>
    <w:p w14:paraId="576E5C0D" w14:textId="0AB69161" w:rsidR="00E10424" w:rsidRDefault="00FD3087" w:rsidP="00A43F34">
      <w:pPr>
        <w:pStyle w:val="ListParagraph"/>
        <w:numPr>
          <w:ilvl w:val="0"/>
          <w:numId w:val="13"/>
        </w:numPr>
        <w:spacing w:before="120" w:line="360" w:lineRule="auto"/>
        <w:ind w:right="-244"/>
        <w:jc w:val="both"/>
        <w:rPr>
          <w:rStyle w:val="PageNumber"/>
          <w:sz w:val="28"/>
          <w:szCs w:val="28"/>
        </w:rPr>
      </w:pPr>
      <w:r w:rsidRPr="00E10424">
        <w:rPr>
          <w:rStyle w:val="PageNumber"/>
          <w:sz w:val="28"/>
          <w:szCs w:val="28"/>
        </w:rPr>
        <w:t>Cơ sở dữ liệu: lưu trữ các thông tin của người dùng và sản phẩm.</w:t>
      </w:r>
    </w:p>
    <w:p w14:paraId="1B46EB1E" w14:textId="7D5527EB" w:rsidR="00541622" w:rsidRPr="00E10424" w:rsidRDefault="00E10424" w:rsidP="00E10424">
      <w:pPr>
        <w:rPr>
          <w:rStyle w:val="PageNumber"/>
          <w:sz w:val="28"/>
          <w:szCs w:val="28"/>
        </w:rPr>
      </w:pPr>
      <w:r>
        <w:rPr>
          <w:rStyle w:val="PageNumber"/>
          <w:sz w:val="28"/>
          <w:szCs w:val="28"/>
        </w:rPr>
        <w:br w:type="page"/>
      </w:r>
    </w:p>
    <w:p w14:paraId="3B1BE153" w14:textId="537064C7" w:rsidR="00114594" w:rsidRDefault="007852ED" w:rsidP="007852ED">
      <w:pPr>
        <w:pStyle w:val="Heading1"/>
        <w:rPr>
          <w:rStyle w:val="PageNumber"/>
          <w:sz w:val="32"/>
          <w:szCs w:val="32"/>
        </w:rPr>
      </w:pPr>
      <w:bookmarkStart w:id="3" w:name="_Toc88752080"/>
      <w:r>
        <w:rPr>
          <w:rStyle w:val="PageNumber"/>
          <w:sz w:val="32"/>
          <w:szCs w:val="32"/>
        </w:rPr>
        <w:lastRenderedPageBreak/>
        <w:t>Khảo sát</w:t>
      </w:r>
      <w:bookmarkEnd w:id="3"/>
      <w:r>
        <w:rPr>
          <w:rStyle w:val="PageNumber"/>
          <w:sz w:val="32"/>
          <w:szCs w:val="32"/>
        </w:rPr>
        <w:t xml:space="preserve"> </w:t>
      </w:r>
    </w:p>
    <w:p w14:paraId="15461506" w14:textId="5BD243A5" w:rsidR="00BD09D4" w:rsidRPr="007852ED" w:rsidRDefault="007852ED" w:rsidP="005B5F8B">
      <w:pPr>
        <w:pStyle w:val="Heading2"/>
        <w:rPr>
          <w:rStyle w:val="PageNumber"/>
          <w:sz w:val="32"/>
        </w:rPr>
      </w:pPr>
      <w:bookmarkStart w:id="4" w:name="_Toc88752081"/>
      <w:r>
        <w:t>Tổng quan tình hình trong, ngoài nước</w:t>
      </w:r>
      <w:bookmarkEnd w:id="4"/>
    </w:p>
    <w:p w14:paraId="5D9DDBE7" w14:textId="1AB56034" w:rsidR="007852ED" w:rsidRPr="00E10424" w:rsidRDefault="005B65EF" w:rsidP="007852ED">
      <w:pPr>
        <w:spacing w:line="360" w:lineRule="auto"/>
        <w:jc w:val="both"/>
        <w:rPr>
          <w:szCs w:val="28"/>
          <w:lang w:val="vi-VN"/>
        </w:rPr>
      </w:pPr>
      <w:bookmarkStart w:id="5" w:name="_Toc282609072"/>
      <w:r w:rsidRPr="00E10424">
        <w:rPr>
          <w:szCs w:val="28"/>
          <w:lang w:val="vi-VN"/>
        </w:rPr>
        <w:t>Trong những năm gần đây ngành dịch vụ giao đồ ăn dường như bùng nổ</w:t>
      </w:r>
      <w:r w:rsidR="0002340D" w:rsidRPr="00E10424">
        <w:rPr>
          <w:szCs w:val="28"/>
        </w:rPr>
        <w:t xml:space="preserve">, </w:t>
      </w:r>
      <w:r w:rsidRPr="00E10424">
        <w:rPr>
          <w:szCs w:val="28"/>
          <w:lang w:val="vi-VN"/>
        </w:rPr>
        <w:t xml:space="preserve">chiếm lĩnh thị trường và không ngừng lớn mạnh với sự tham gia của nhiều ông lớn. Vậy tại sao ngành </w:t>
      </w:r>
      <w:r w:rsidR="0098155B" w:rsidRPr="00E10424">
        <w:rPr>
          <w:szCs w:val="28"/>
          <w:lang w:val="vi-VN"/>
        </w:rPr>
        <w:t>dịch</w:t>
      </w:r>
      <w:r w:rsidRPr="00E10424">
        <w:rPr>
          <w:szCs w:val="28"/>
          <w:lang w:val="vi-VN"/>
        </w:rPr>
        <w:t xml:space="preserve"> vụ này lại phát triển nhanh như vậy? Đâu là nguyên nhân dẫn đến sự phát triển này.</w:t>
      </w:r>
    </w:p>
    <w:p w14:paraId="09D68D33" w14:textId="23EDDD7A" w:rsidR="005B65EF" w:rsidRPr="0060029B" w:rsidRDefault="005B65EF" w:rsidP="009849D6">
      <w:pPr>
        <w:pStyle w:val="Heading3"/>
        <w:spacing w:line="360" w:lineRule="auto"/>
      </w:pPr>
      <w:r w:rsidRPr="0060029B">
        <w:t>Sự thay đổi trong hành vi tiêu dùng khách hàng</w:t>
      </w:r>
    </w:p>
    <w:p w14:paraId="6D0BAABE" w14:textId="3EFC6737" w:rsidR="005B65EF" w:rsidRPr="00E10424" w:rsidRDefault="002836A8" w:rsidP="00121D55">
      <w:pPr>
        <w:spacing w:line="360" w:lineRule="auto"/>
        <w:jc w:val="both"/>
        <w:rPr>
          <w:szCs w:val="28"/>
          <w:lang w:val="vi-VN"/>
        </w:rPr>
      </w:pPr>
      <w:r w:rsidRPr="00E10424">
        <w:rPr>
          <w:szCs w:val="28"/>
          <w:lang w:val="vi-VN"/>
        </w:rPr>
        <w:t>Nếu như trước đây mọi người phải đến tận cửa hàng để mua đồ ăn hoặc mua mang về thì bây giờ việc giao hàng tận nơi mang lại nhiều thuận tiện cho khách. Thay vì đi lại giữa điều kiện thời tiết không thuận lợi, xe cộ đông đúc khách hàng có thể đặt món thông qua ứng dụng giao đồ ăn. Quá trình để có một bữa ăn đơn giản chỉ là sử dụng chiếc điện thoại thông minh hoặc máy tính có kết nối internet, lựa chọn món, đặt hàng và ngồi chờ món ăn được đưa đến tận tay. Bên cạnh đó các hàng quán cũng quen với việc bán online nên việc làm đồ và đóng gói cũng tối ưu hơn, đảm bảo được chất lượng sản phẩm khi tới tay người dùng.</w:t>
      </w:r>
    </w:p>
    <w:p w14:paraId="75F36145" w14:textId="340481EE" w:rsidR="005B65EF" w:rsidRPr="00121D55" w:rsidRDefault="005B65EF" w:rsidP="00051023">
      <w:pPr>
        <w:pStyle w:val="Heading3"/>
        <w:spacing w:line="360" w:lineRule="auto"/>
        <w:rPr>
          <w:lang w:val="vi-VN"/>
        </w:rPr>
      </w:pPr>
      <w:r w:rsidRPr="00121D55">
        <w:rPr>
          <w:lang w:val="vi-VN"/>
        </w:rPr>
        <w:t>Sự phát triển của công nghệ</w:t>
      </w:r>
    </w:p>
    <w:p w14:paraId="6CA658F4" w14:textId="6F98B56B" w:rsidR="002836A8" w:rsidRPr="00E10424" w:rsidRDefault="002836A8" w:rsidP="00051023">
      <w:pPr>
        <w:spacing w:line="360" w:lineRule="auto"/>
        <w:jc w:val="both"/>
        <w:rPr>
          <w:szCs w:val="28"/>
          <w:lang w:val="vi-VN"/>
        </w:rPr>
      </w:pPr>
      <w:r w:rsidRPr="00E10424">
        <w:rPr>
          <w:szCs w:val="28"/>
          <w:lang w:val="vi-VN"/>
        </w:rPr>
        <w:t>Áp dụng công nghệ là một bước đi lớn, mang lại nhiều lợi ích cho doanh nghiệp cũng như khách hàng. Khi internet gần trở thành một phần không thể thiếu trong cuộc sống, xung quanh người tiêu dùng luôn là những hình ảnh quảng cáo, khuyến mãi, ưu đãi quà tặng trực tiếp kích thích nhu cầu chi tiêu online, đặt hàng của người dùng.</w:t>
      </w:r>
    </w:p>
    <w:p w14:paraId="61465405" w14:textId="17FEBC1D" w:rsidR="00F00268" w:rsidRPr="00E10424" w:rsidRDefault="002836A8" w:rsidP="00051023">
      <w:pPr>
        <w:spacing w:line="360" w:lineRule="auto"/>
        <w:jc w:val="both"/>
        <w:rPr>
          <w:szCs w:val="28"/>
          <w:lang w:val="vi-VN"/>
        </w:rPr>
      </w:pPr>
      <w:r w:rsidRPr="00E10424">
        <w:rPr>
          <w:szCs w:val="28"/>
          <w:lang w:val="vi-VN"/>
        </w:rPr>
        <w:t xml:space="preserve">Các app và trang web đặt hàng được thiết kế trực quan đẹp mắt kết hợp với các hình thức thanh toán, chủ thương hiệu để thực hiện các chương trình khuyến mãi mang lại nhiều lợi ích cho cả người bán và người mua.  </w:t>
      </w:r>
    </w:p>
    <w:p w14:paraId="415E5D10" w14:textId="5540804A" w:rsidR="005B65EF" w:rsidRPr="00121D55" w:rsidRDefault="005B65EF" w:rsidP="00F00268">
      <w:pPr>
        <w:pStyle w:val="Heading3"/>
        <w:spacing w:line="360" w:lineRule="auto"/>
        <w:rPr>
          <w:lang w:val="vi-VN"/>
        </w:rPr>
      </w:pPr>
      <w:r w:rsidRPr="00121D55">
        <w:rPr>
          <w:lang w:val="vi-VN"/>
        </w:rPr>
        <w:t>Tình hình dịch bệnh do covi</w:t>
      </w:r>
      <w:r w:rsidR="00121D55" w:rsidRPr="00121D55">
        <w:t>d</w:t>
      </w:r>
    </w:p>
    <w:p w14:paraId="7C4DEFC1" w14:textId="56D37F50" w:rsidR="00FE2968" w:rsidRPr="00E10424" w:rsidRDefault="002836A8" w:rsidP="00121D55">
      <w:pPr>
        <w:spacing w:line="360" w:lineRule="auto"/>
        <w:jc w:val="both"/>
        <w:rPr>
          <w:szCs w:val="28"/>
          <w:lang w:val="vi-VN"/>
        </w:rPr>
      </w:pPr>
      <w:r w:rsidRPr="00E10424">
        <w:rPr>
          <w:szCs w:val="28"/>
          <w:lang w:val="vi-VN"/>
        </w:rPr>
        <w:t>Một trong những lý do khác tác động trực tiếp đến sự phát triển nhanh chóng của dịch vụ đặt giao đồ ăn là dịch bệnh COVID-19 và lệnh giãn cách xã hội. Người người, nhà nhà không thể đến trực tiếp tại cửa hàng, bằng cách thuận tiện nhất là đặt giao đồ ăn đã đáp ứng đủ nhu cầu ăn uống của khách và cứu sống không ít hàng quán. Qua đó cũng chứng minh sự thuận tiện khi dịch vụ đặt giao hàng ngày càng phát triển, mang lại nhiều giá trị cho người dùng.</w:t>
      </w:r>
    </w:p>
    <w:p w14:paraId="1778E4F7" w14:textId="690EF5CD" w:rsidR="00720F81" w:rsidRPr="00720F81" w:rsidRDefault="00F00268" w:rsidP="005B5F8B">
      <w:pPr>
        <w:pStyle w:val="Heading2"/>
        <w:rPr>
          <w:lang w:val="en-GB"/>
        </w:rPr>
      </w:pPr>
      <w:bookmarkStart w:id="6" w:name="_Toc88752082"/>
      <w:r>
        <w:rPr>
          <w:lang w:val="en-GB"/>
        </w:rPr>
        <w:lastRenderedPageBreak/>
        <w:t xml:space="preserve">Một số ứng dụng, trang web </w:t>
      </w:r>
      <w:r w:rsidR="00720F81">
        <w:rPr>
          <w:lang w:val="en-GB"/>
        </w:rPr>
        <w:t>trong nước</w:t>
      </w:r>
      <w:bookmarkEnd w:id="6"/>
    </w:p>
    <w:p w14:paraId="364F3115" w14:textId="523A7353" w:rsidR="00FE2968" w:rsidRPr="00720F81" w:rsidRDefault="00097143" w:rsidP="00720F81">
      <w:pPr>
        <w:pStyle w:val="Heading3"/>
        <w:rPr>
          <w:lang w:val="en-GB"/>
        </w:rPr>
      </w:pPr>
      <w:r w:rsidRPr="00720F81">
        <w:rPr>
          <w:lang w:val="vi-VN"/>
        </w:rPr>
        <w:t xml:space="preserve">SHOPEEFOOD MERCHANT APP </w:t>
      </w:r>
    </w:p>
    <w:p w14:paraId="4BAFF4B0" w14:textId="594BC189" w:rsidR="00FE2968" w:rsidRPr="005B5F8B" w:rsidRDefault="00FE2968" w:rsidP="00720F81">
      <w:pPr>
        <w:spacing w:before="120" w:line="360" w:lineRule="auto"/>
        <w:jc w:val="both"/>
        <w:rPr>
          <w:szCs w:val="28"/>
          <w:lang w:val="en-GB"/>
        </w:rPr>
      </w:pPr>
      <w:r w:rsidRPr="005B5F8B">
        <w:rPr>
          <w:szCs w:val="28"/>
          <w:lang w:val="en-GB"/>
        </w:rPr>
        <w:t xml:space="preserve">ShopeeFood Merchant là </w:t>
      </w:r>
      <w:r w:rsidR="00146EEB" w:rsidRPr="005B5F8B">
        <w:rPr>
          <w:szCs w:val="28"/>
          <w:lang w:val="vi-VN"/>
        </w:rPr>
        <w:t>đ</w:t>
      </w:r>
      <w:r w:rsidR="00720F81" w:rsidRPr="005B5F8B">
        <w:rPr>
          <w:szCs w:val="28"/>
        </w:rPr>
        <w:t>ứa</w:t>
      </w:r>
      <w:r w:rsidR="00146EEB" w:rsidRPr="005B5F8B">
        <w:rPr>
          <w:szCs w:val="28"/>
          <w:lang w:val="vi-VN"/>
        </w:rPr>
        <w:t xml:space="preserve"> con tinh thần của shop</w:t>
      </w:r>
      <w:r w:rsidR="0098155B" w:rsidRPr="005B5F8B">
        <w:rPr>
          <w:szCs w:val="28"/>
        </w:rPr>
        <w:t>e</w:t>
      </w:r>
      <w:r w:rsidR="00146EEB" w:rsidRPr="005B5F8B">
        <w:rPr>
          <w:szCs w:val="28"/>
          <w:lang w:val="vi-VN"/>
        </w:rPr>
        <w:t>e, l</w:t>
      </w:r>
      <w:r w:rsidR="0098155B" w:rsidRPr="005B5F8B">
        <w:rPr>
          <w:szCs w:val="28"/>
        </w:rPr>
        <w:t>à</w:t>
      </w:r>
      <w:r w:rsidR="00146EEB" w:rsidRPr="005B5F8B">
        <w:rPr>
          <w:szCs w:val="28"/>
          <w:lang w:val="vi-VN"/>
        </w:rPr>
        <w:t xml:space="preserve"> </w:t>
      </w:r>
      <w:r w:rsidRPr="005B5F8B">
        <w:rPr>
          <w:szCs w:val="28"/>
          <w:lang w:val="en-GB"/>
        </w:rPr>
        <w:t>ứng dụng quản lý đơn hàng cho các nhà hàng đối tác của dịch vụ đặt món tận nơ</w:t>
      </w:r>
      <w:r w:rsidRPr="005B5F8B">
        <w:rPr>
          <w:szCs w:val="28"/>
          <w:lang w:val="vi-VN"/>
        </w:rPr>
        <w:t>i</w:t>
      </w:r>
      <w:r w:rsidR="00472A3C" w:rsidRPr="005B5F8B">
        <w:rPr>
          <w:szCs w:val="28"/>
          <w:lang w:val="vi-VN"/>
        </w:rPr>
        <w:t>.</w:t>
      </w:r>
    </w:p>
    <w:p w14:paraId="466F3D46" w14:textId="2646252E" w:rsidR="00472A3C" w:rsidRPr="005B5F8B" w:rsidRDefault="00472A3C" w:rsidP="00720F81">
      <w:pPr>
        <w:spacing w:before="120" w:line="360" w:lineRule="auto"/>
        <w:jc w:val="both"/>
        <w:rPr>
          <w:rStyle w:val="Hyperlink"/>
          <w:i/>
          <w:color w:val="1F4E79" w:themeColor="accent1" w:themeShade="80"/>
          <w:szCs w:val="28"/>
          <w:u w:val="none"/>
          <w:lang w:val="vi-VN"/>
        </w:rPr>
      </w:pPr>
      <w:r w:rsidRPr="005B5F8B">
        <w:rPr>
          <w:szCs w:val="28"/>
          <w:lang w:val="vi-VN"/>
        </w:rPr>
        <w:t xml:space="preserve">Website: </w:t>
      </w:r>
      <w:hyperlink r:id="rId16">
        <w:r w:rsidR="001F3863" w:rsidRPr="005B5F8B">
          <w:rPr>
            <w:rStyle w:val="Hyperlink"/>
            <w:i/>
            <w:iCs/>
            <w:szCs w:val="28"/>
            <w:lang w:val="vi-VN"/>
          </w:rPr>
          <w:t>https://shopeefood.vn/</w:t>
        </w:r>
      </w:hyperlink>
    </w:p>
    <w:p w14:paraId="6C0D14E0" w14:textId="3D26B36C" w:rsidR="00C501F3" w:rsidRPr="005B5F8B" w:rsidRDefault="00C501F3" w:rsidP="00805824">
      <w:pPr>
        <w:spacing w:before="120" w:line="360" w:lineRule="auto"/>
        <w:jc w:val="both"/>
        <w:rPr>
          <w:bCs/>
          <w:i/>
          <w:szCs w:val="28"/>
          <w:lang w:val="vi-VN"/>
        </w:rPr>
      </w:pPr>
      <w:r w:rsidRPr="005B5F8B">
        <w:rPr>
          <w:bCs/>
          <w:i/>
          <w:szCs w:val="28"/>
          <w:lang w:val="vi-VN"/>
        </w:rPr>
        <w:t xml:space="preserve">Ưu điểm: </w:t>
      </w:r>
    </w:p>
    <w:tbl>
      <w:tblPr>
        <w:tblStyle w:val="TableGrid"/>
        <w:tblW w:w="9900" w:type="dxa"/>
        <w:tblInd w:w="-5" w:type="dxa"/>
        <w:tblLook w:val="04A0" w:firstRow="1" w:lastRow="0" w:firstColumn="1" w:lastColumn="0" w:noHBand="0" w:noVBand="1"/>
      </w:tblPr>
      <w:tblGrid>
        <w:gridCol w:w="2994"/>
        <w:gridCol w:w="6906"/>
      </w:tblGrid>
      <w:tr w:rsidR="00ED4CCD" w:rsidRPr="00242230" w14:paraId="7A9CBF61" w14:textId="77777777" w:rsidTr="008D71C6">
        <w:tc>
          <w:tcPr>
            <w:tcW w:w="2994" w:type="dxa"/>
          </w:tcPr>
          <w:p w14:paraId="159C13A9" w14:textId="2D8AE2F9" w:rsidR="00146EEB" w:rsidRPr="005B5F8B" w:rsidRDefault="00146EEB" w:rsidP="0098155B">
            <w:pPr>
              <w:spacing w:before="120" w:line="360" w:lineRule="auto"/>
              <w:jc w:val="both"/>
              <w:rPr>
                <w:szCs w:val="28"/>
                <w:lang w:val="vi-VN"/>
              </w:rPr>
            </w:pPr>
            <w:r w:rsidRPr="005B5F8B">
              <w:rPr>
                <w:szCs w:val="28"/>
                <w:lang w:val="vi-VN"/>
              </w:rPr>
              <w:t>Ưu Điểm</w:t>
            </w:r>
          </w:p>
        </w:tc>
        <w:tc>
          <w:tcPr>
            <w:tcW w:w="6906" w:type="dxa"/>
          </w:tcPr>
          <w:p w14:paraId="1FAAE841" w14:textId="016CB021" w:rsidR="00146EEB" w:rsidRPr="005B5F8B" w:rsidRDefault="00146EEB" w:rsidP="0098155B">
            <w:pPr>
              <w:spacing w:before="120" w:line="360" w:lineRule="auto"/>
              <w:jc w:val="both"/>
              <w:rPr>
                <w:noProof/>
                <w:szCs w:val="28"/>
                <w:lang w:val="vi-VN"/>
              </w:rPr>
            </w:pPr>
            <w:r w:rsidRPr="005B5F8B">
              <w:rPr>
                <w:noProof/>
                <w:szCs w:val="28"/>
                <w:lang w:val="vi-VN"/>
              </w:rPr>
              <w:t>Minh Họa</w:t>
            </w:r>
          </w:p>
        </w:tc>
      </w:tr>
      <w:tr w:rsidR="00ED4CCD" w:rsidRPr="00242230" w14:paraId="124629BC" w14:textId="77777777" w:rsidTr="008D71C6">
        <w:tc>
          <w:tcPr>
            <w:tcW w:w="2994" w:type="dxa"/>
          </w:tcPr>
          <w:p w14:paraId="5208F04F" w14:textId="77777777" w:rsidR="00C501F3" w:rsidRPr="005B5F8B" w:rsidRDefault="00ED4CCD" w:rsidP="00805824">
            <w:pPr>
              <w:spacing w:before="120" w:line="360" w:lineRule="auto"/>
              <w:jc w:val="both"/>
              <w:rPr>
                <w:szCs w:val="28"/>
                <w:lang w:val="en-GB"/>
              </w:rPr>
            </w:pPr>
            <w:r w:rsidRPr="005B5F8B">
              <w:rPr>
                <w:szCs w:val="28"/>
                <w:lang w:val="en-GB"/>
              </w:rPr>
              <w:t>Giao diện trực quan</w:t>
            </w:r>
            <w:r w:rsidR="00CE0687" w:rsidRPr="005B5F8B">
              <w:rPr>
                <w:szCs w:val="28"/>
                <w:lang w:val="en-GB"/>
              </w:rPr>
              <w:t>, đơn giản</w:t>
            </w:r>
            <w:r w:rsidRPr="005B5F8B">
              <w:rPr>
                <w:szCs w:val="28"/>
                <w:lang w:val="en-GB"/>
              </w:rPr>
              <w:t xml:space="preserve"> dễ nhìn</w:t>
            </w:r>
            <w:r w:rsidR="00F93B4F" w:rsidRPr="005B5F8B">
              <w:rPr>
                <w:szCs w:val="28"/>
                <w:lang w:val="en-GB"/>
              </w:rPr>
              <w:t>. Thuận lợi cho việc tìm kiếm nhanh chóng.</w:t>
            </w:r>
          </w:p>
          <w:p w14:paraId="0CB55DC8" w14:textId="7125CBD0" w:rsidR="00805824" w:rsidRPr="00805824" w:rsidRDefault="00805824" w:rsidP="00805824">
            <w:pPr>
              <w:spacing w:before="120" w:line="360" w:lineRule="auto"/>
              <w:rPr>
                <w:i/>
                <w:sz w:val="32"/>
                <w:szCs w:val="32"/>
                <w:lang w:val="vi-VN"/>
              </w:rPr>
            </w:pPr>
          </w:p>
        </w:tc>
        <w:tc>
          <w:tcPr>
            <w:tcW w:w="6906" w:type="dxa"/>
          </w:tcPr>
          <w:p w14:paraId="24DB75E2" w14:textId="383CAB50" w:rsidR="00C501F3" w:rsidRPr="00242230" w:rsidRDefault="00ED4CCD" w:rsidP="0098155B">
            <w:pPr>
              <w:spacing w:before="120" w:line="360" w:lineRule="auto"/>
              <w:jc w:val="both"/>
              <w:rPr>
                <w:i/>
                <w:sz w:val="24"/>
                <w:szCs w:val="24"/>
                <w:lang w:val="vi-VN"/>
              </w:rPr>
            </w:pPr>
            <w:r>
              <w:rPr>
                <w:noProof/>
              </w:rPr>
              <w:drawing>
                <wp:inline distT="0" distB="0" distL="0" distR="0" wp14:anchorId="0A84DBC1" wp14:editId="5970E0F7">
                  <wp:extent cx="4114885" cy="1939112"/>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153197" cy="1957166"/>
                          </a:xfrm>
                          <a:prstGeom prst="rect">
                            <a:avLst/>
                          </a:prstGeom>
                        </pic:spPr>
                      </pic:pic>
                    </a:graphicData>
                  </a:graphic>
                </wp:inline>
              </w:drawing>
            </w:r>
          </w:p>
        </w:tc>
      </w:tr>
      <w:tr w:rsidR="00147E33" w:rsidRPr="00242230" w14:paraId="16467BA5" w14:textId="77777777" w:rsidTr="008D71C6">
        <w:tc>
          <w:tcPr>
            <w:tcW w:w="2994" w:type="dxa"/>
          </w:tcPr>
          <w:p w14:paraId="6408D338" w14:textId="385B6639" w:rsidR="00147E33" w:rsidRPr="00805824" w:rsidRDefault="00147E33" w:rsidP="0098155B">
            <w:pPr>
              <w:spacing w:before="120" w:line="360" w:lineRule="auto"/>
              <w:jc w:val="both"/>
              <w:rPr>
                <w:sz w:val="32"/>
                <w:szCs w:val="32"/>
                <w:lang w:val="vi-VN"/>
              </w:rPr>
            </w:pPr>
            <w:r w:rsidRPr="005B5F8B">
              <w:rPr>
                <w:szCs w:val="28"/>
                <w:lang w:val="en-GB"/>
              </w:rPr>
              <w:t>Mỗi của hàng cung cấp rất nhiều voucher khác nhau đem lại lợi ích cho cả người bán lẫn người mua.</w:t>
            </w:r>
          </w:p>
        </w:tc>
        <w:tc>
          <w:tcPr>
            <w:tcW w:w="6906" w:type="dxa"/>
          </w:tcPr>
          <w:p w14:paraId="419BEFAC" w14:textId="742D2C24" w:rsidR="00147E33" w:rsidRDefault="00147E33" w:rsidP="0098155B">
            <w:pPr>
              <w:spacing w:before="120" w:line="360" w:lineRule="auto"/>
              <w:jc w:val="both"/>
              <w:rPr>
                <w:noProof/>
              </w:rPr>
            </w:pPr>
            <w:r w:rsidRPr="00242230">
              <w:rPr>
                <w:noProof/>
                <w:sz w:val="24"/>
                <w:szCs w:val="24"/>
              </w:rPr>
              <w:drawing>
                <wp:inline distT="0" distB="0" distL="0" distR="0" wp14:anchorId="0403445D" wp14:editId="2E4D0536">
                  <wp:extent cx="4114800" cy="1981102"/>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79068" cy="2012044"/>
                          </a:xfrm>
                          <a:prstGeom prst="rect">
                            <a:avLst/>
                          </a:prstGeom>
                        </pic:spPr>
                      </pic:pic>
                    </a:graphicData>
                  </a:graphic>
                </wp:inline>
              </w:drawing>
            </w:r>
          </w:p>
        </w:tc>
      </w:tr>
      <w:tr w:rsidR="00ED4CCD" w:rsidRPr="00242230" w14:paraId="2B280726" w14:textId="77777777" w:rsidTr="008D71C6">
        <w:tc>
          <w:tcPr>
            <w:tcW w:w="2994" w:type="dxa"/>
          </w:tcPr>
          <w:p w14:paraId="28BBC17A" w14:textId="1DC51F9C" w:rsidR="00242230" w:rsidRPr="005B5F8B" w:rsidRDefault="00242230" w:rsidP="0098155B">
            <w:pPr>
              <w:spacing w:before="120" w:line="360" w:lineRule="auto"/>
              <w:jc w:val="both"/>
              <w:rPr>
                <w:szCs w:val="28"/>
                <w:lang w:val="en-GB"/>
              </w:rPr>
            </w:pPr>
            <w:r w:rsidRPr="005B5F8B">
              <w:rPr>
                <w:szCs w:val="28"/>
                <w:lang w:val="en-GB"/>
              </w:rPr>
              <w:lastRenderedPageBreak/>
              <w:t xml:space="preserve">Không chỉ là một website giới thiệu đồ ăn. </w:t>
            </w:r>
            <w:r w:rsidR="008B33D9" w:rsidRPr="005B5F8B">
              <w:rPr>
                <w:szCs w:val="28"/>
                <w:lang w:val="en-GB"/>
              </w:rPr>
              <w:t>Shop</w:t>
            </w:r>
            <w:r w:rsidR="0098155B" w:rsidRPr="005B5F8B">
              <w:rPr>
                <w:szCs w:val="28"/>
                <w:lang w:val="en-GB"/>
              </w:rPr>
              <w:t>e</w:t>
            </w:r>
            <w:r w:rsidR="008B33D9" w:rsidRPr="005B5F8B">
              <w:rPr>
                <w:szCs w:val="28"/>
                <w:lang w:val="en-GB"/>
              </w:rPr>
              <w:t>eFood rất đầu tư trong việc ghi nhận đánh giá từ phía c</w:t>
            </w:r>
            <w:r w:rsidR="0098155B" w:rsidRPr="005B5F8B">
              <w:rPr>
                <w:szCs w:val="28"/>
                <w:lang w:val="en-GB"/>
              </w:rPr>
              <w:t>ộ</w:t>
            </w:r>
            <w:r w:rsidR="008B33D9" w:rsidRPr="005B5F8B">
              <w:rPr>
                <w:szCs w:val="28"/>
                <w:lang w:val="en-GB"/>
              </w:rPr>
              <w:t>ng đồng</w:t>
            </w:r>
            <w:r w:rsidR="00ED4CCD" w:rsidRPr="005B5F8B">
              <w:rPr>
                <w:szCs w:val="28"/>
                <w:lang w:val="en-GB"/>
              </w:rPr>
              <w:t>.Vì vậy không nh</w:t>
            </w:r>
            <w:r w:rsidR="0098155B" w:rsidRPr="005B5F8B">
              <w:rPr>
                <w:szCs w:val="28"/>
                <w:lang w:val="en-GB"/>
              </w:rPr>
              <w:t>ữ</w:t>
            </w:r>
            <w:r w:rsidR="00ED4CCD" w:rsidRPr="005B5F8B">
              <w:rPr>
                <w:szCs w:val="28"/>
                <w:lang w:val="en-GB"/>
              </w:rPr>
              <w:t xml:space="preserve">ng là nơi đặt thức ăn nhanh đây còn là môi trường để khách hàng lựa chọn quán đến ăn phù hợp cho mình, </w:t>
            </w:r>
            <w:r w:rsidRPr="005B5F8B">
              <w:rPr>
                <w:szCs w:val="28"/>
                <w:lang w:val="en-GB"/>
              </w:rPr>
              <w:t>là một cộng đồng đáng tin cậy cung cấp thông tin tham khảo qua các bình luận, nhận xét về các địa điểm ăn uống.</w:t>
            </w:r>
          </w:p>
        </w:tc>
        <w:tc>
          <w:tcPr>
            <w:tcW w:w="6906" w:type="dxa"/>
          </w:tcPr>
          <w:p w14:paraId="696551EB" w14:textId="0EE39BEA" w:rsidR="00242230" w:rsidRPr="00242230" w:rsidRDefault="00242230" w:rsidP="0098155B">
            <w:pPr>
              <w:spacing w:before="120" w:line="360" w:lineRule="auto"/>
              <w:jc w:val="both"/>
              <w:rPr>
                <w:noProof/>
                <w:sz w:val="24"/>
                <w:szCs w:val="24"/>
              </w:rPr>
            </w:pPr>
            <w:r>
              <w:rPr>
                <w:noProof/>
              </w:rPr>
              <w:drawing>
                <wp:inline distT="0" distB="0" distL="0" distR="0" wp14:anchorId="4CE1149B" wp14:editId="4791F86C">
                  <wp:extent cx="1868406" cy="297688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897485" cy="3023210"/>
                          </a:xfrm>
                          <a:prstGeom prst="rect">
                            <a:avLst/>
                          </a:prstGeom>
                        </pic:spPr>
                      </pic:pic>
                    </a:graphicData>
                  </a:graphic>
                </wp:inline>
              </w:drawing>
            </w:r>
          </w:p>
          <w:p w14:paraId="45FA374B" w14:textId="4D2DCE7E" w:rsidR="00C501F3" w:rsidRPr="00242230" w:rsidRDefault="00242230" w:rsidP="0098155B">
            <w:pPr>
              <w:spacing w:before="120" w:line="360" w:lineRule="auto"/>
              <w:jc w:val="both"/>
              <w:rPr>
                <w:i/>
                <w:sz w:val="24"/>
                <w:szCs w:val="24"/>
                <w:lang w:val="vi-VN"/>
              </w:rPr>
            </w:pPr>
            <w:r>
              <w:rPr>
                <w:noProof/>
              </w:rPr>
              <w:drawing>
                <wp:inline distT="0" distB="0" distL="0" distR="0" wp14:anchorId="71579B80" wp14:editId="1B39CF02">
                  <wp:extent cx="4240400" cy="1226046"/>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330159" cy="1251998"/>
                          </a:xfrm>
                          <a:prstGeom prst="rect">
                            <a:avLst/>
                          </a:prstGeom>
                        </pic:spPr>
                      </pic:pic>
                    </a:graphicData>
                  </a:graphic>
                </wp:inline>
              </w:drawing>
            </w:r>
          </w:p>
        </w:tc>
      </w:tr>
      <w:tr w:rsidR="00147E33" w:rsidRPr="00242230" w14:paraId="75405F1E" w14:textId="77777777" w:rsidTr="008D71C6">
        <w:tc>
          <w:tcPr>
            <w:tcW w:w="2994" w:type="dxa"/>
          </w:tcPr>
          <w:p w14:paraId="3D124C84" w14:textId="0B16028A" w:rsidR="00147E33" w:rsidRPr="00805824" w:rsidRDefault="00147E33" w:rsidP="0098155B">
            <w:pPr>
              <w:spacing w:before="120" w:line="360" w:lineRule="auto"/>
              <w:jc w:val="both"/>
              <w:rPr>
                <w:sz w:val="32"/>
                <w:szCs w:val="32"/>
                <w:lang w:val="vi-VN"/>
              </w:rPr>
            </w:pPr>
            <w:r w:rsidRPr="005B5F8B">
              <w:rPr>
                <w:szCs w:val="28"/>
                <w:lang w:val="en-GB"/>
              </w:rPr>
              <w:t>Cung cấp nội dung chuyên sâu và hình ảnh chất lượng của món ăn, từ phía cộng đồng.</w:t>
            </w:r>
          </w:p>
        </w:tc>
        <w:tc>
          <w:tcPr>
            <w:tcW w:w="6906" w:type="dxa"/>
          </w:tcPr>
          <w:p w14:paraId="020E2F7C" w14:textId="549FEC31" w:rsidR="00147E33" w:rsidRPr="00242230" w:rsidRDefault="00147E33" w:rsidP="0098155B">
            <w:pPr>
              <w:spacing w:before="120" w:line="360" w:lineRule="auto"/>
              <w:jc w:val="both"/>
              <w:rPr>
                <w:noProof/>
                <w:sz w:val="24"/>
                <w:szCs w:val="24"/>
              </w:rPr>
            </w:pPr>
            <w:r w:rsidRPr="00242230">
              <w:rPr>
                <w:noProof/>
                <w:sz w:val="24"/>
                <w:szCs w:val="24"/>
              </w:rPr>
              <w:drawing>
                <wp:inline distT="0" distB="0" distL="0" distR="0" wp14:anchorId="1634EB52" wp14:editId="07346243">
                  <wp:extent cx="3944800" cy="174752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024004" cy="1782607"/>
                          </a:xfrm>
                          <a:prstGeom prst="rect">
                            <a:avLst/>
                          </a:prstGeom>
                        </pic:spPr>
                      </pic:pic>
                    </a:graphicData>
                  </a:graphic>
                </wp:inline>
              </w:drawing>
            </w:r>
          </w:p>
        </w:tc>
      </w:tr>
      <w:tr w:rsidR="00147E33" w:rsidRPr="00242230" w14:paraId="7BEDF984" w14:textId="77777777" w:rsidTr="008D71C6">
        <w:tc>
          <w:tcPr>
            <w:tcW w:w="2994" w:type="dxa"/>
          </w:tcPr>
          <w:p w14:paraId="2203FA16" w14:textId="5DE2CD30" w:rsidR="00147E33" w:rsidRPr="00805824" w:rsidRDefault="00147E33" w:rsidP="0098155B">
            <w:pPr>
              <w:spacing w:before="120" w:line="360" w:lineRule="auto"/>
              <w:jc w:val="both"/>
              <w:rPr>
                <w:sz w:val="32"/>
                <w:szCs w:val="32"/>
              </w:rPr>
            </w:pPr>
            <w:r w:rsidRPr="005B5F8B">
              <w:rPr>
                <w:szCs w:val="28"/>
                <w:lang w:val="en-GB"/>
              </w:rPr>
              <w:lastRenderedPageBreak/>
              <w:t>Việc đặt hàng có thể thực hiện một cách nhanh chóng, dễ dàng</w:t>
            </w:r>
            <w:r w:rsidR="00251893" w:rsidRPr="005B5F8B">
              <w:rPr>
                <w:szCs w:val="28"/>
                <w:lang w:val="en-GB"/>
              </w:rPr>
              <w:t>.</w:t>
            </w:r>
            <w:r w:rsidRPr="005B5F8B">
              <w:rPr>
                <w:szCs w:val="28"/>
                <w:lang w:val="en-GB"/>
              </w:rPr>
              <w:t xml:space="preserve"> </w:t>
            </w:r>
            <w:r w:rsidR="00251893" w:rsidRPr="005B5F8B">
              <w:rPr>
                <w:szCs w:val="28"/>
                <w:lang w:val="en-GB"/>
              </w:rPr>
              <w:t>T</w:t>
            </w:r>
            <w:r w:rsidRPr="005B5F8B">
              <w:rPr>
                <w:szCs w:val="28"/>
                <w:lang w:val="en-GB"/>
              </w:rPr>
              <w:t>hay đổi thông tin cá nhân cũng như địa chỉ giao hàng</w:t>
            </w:r>
            <w:r w:rsidR="00251893" w:rsidRPr="005B5F8B">
              <w:rPr>
                <w:szCs w:val="28"/>
                <w:lang w:val="en-GB"/>
              </w:rPr>
              <w:t xml:space="preserve"> cho từng đơn hàng cũng </w:t>
            </w:r>
            <w:r w:rsidR="00F74293" w:rsidRPr="005B5F8B">
              <w:rPr>
                <w:szCs w:val="28"/>
                <w:lang w:val="en-GB"/>
              </w:rPr>
              <w:t>rất đơn giản</w:t>
            </w:r>
            <w:r w:rsidR="00805824" w:rsidRPr="005B5F8B">
              <w:rPr>
                <w:szCs w:val="28"/>
                <w:lang w:val="en-GB"/>
              </w:rPr>
              <w:t>.</w:t>
            </w:r>
          </w:p>
        </w:tc>
        <w:tc>
          <w:tcPr>
            <w:tcW w:w="6906" w:type="dxa"/>
          </w:tcPr>
          <w:p w14:paraId="0D9DDB2D" w14:textId="2DB098DE" w:rsidR="00147E33" w:rsidRPr="00242230" w:rsidRDefault="00147E33" w:rsidP="0098155B">
            <w:pPr>
              <w:spacing w:before="120" w:line="360" w:lineRule="auto"/>
              <w:jc w:val="both"/>
              <w:rPr>
                <w:noProof/>
                <w:sz w:val="24"/>
                <w:szCs w:val="24"/>
              </w:rPr>
            </w:pPr>
            <w:r>
              <w:rPr>
                <w:noProof/>
              </w:rPr>
              <w:drawing>
                <wp:inline distT="0" distB="0" distL="0" distR="0" wp14:anchorId="6AE53717" wp14:editId="767F6144">
                  <wp:extent cx="4203433" cy="2717165"/>
                  <wp:effectExtent l="0" t="0" r="6985"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227960" cy="2733020"/>
                          </a:xfrm>
                          <a:prstGeom prst="rect">
                            <a:avLst/>
                          </a:prstGeom>
                        </pic:spPr>
                      </pic:pic>
                    </a:graphicData>
                  </a:graphic>
                </wp:inline>
              </w:drawing>
            </w:r>
          </w:p>
        </w:tc>
      </w:tr>
      <w:tr w:rsidR="00147E33" w:rsidRPr="00242230" w14:paraId="2D0715D8" w14:textId="77777777" w:rsidTr="008D71C6">
        <w:tc>
          <w:tcPr>
            <w:tcW w:w="2994" w:type="dxa"/>
          </w:tcPr>
          <w:p w14:paraId="16FAE642" w14:textId="00846C00" w:rsidR="00147E33" w:rsidRPr="005B5F8B" w:rsidRDefault="00147E33" w:rsidP="0098155B">
            <w:pPr>
              <w:spacing w:before="120" w:line="360" w:lineRule="auto"/>
              <w:jc w:val="both"/>
              <w:rPr>
                <w:szCs w:val="28"/>
                <w:lang w:val="en-GB"/>
              </w:rPr>
            </w:pPr>
            <w:r w:rsidRPr="005B5F8B">
              <w:rPr>
                <w:szCs w:val="28"/>
                <w:lang w:val="en-GB"/>
              </w:rPr>
              <w:t>Dịch vụ đặt bàn trực tuyến. Với hàng ngàn nhà hàng, quán buffet, quán ăn sang trọng</w:t>
            </w:r>
            <w:r w:rsidR="0089067B" w:rsidRPr="005B5F8B">
              <w:rPr>
                <w:szCs w:val="28"/>
                <w:lang w:val="en-GB"/>
              </w:rPr>
              <w:t xml:space="preserve"> trong từng khu vực</w:t>
            </w:r>
            <w:r w:rsidR="00F74293" w:rsidRPr="005B5F8B">
              <w:rPr>
                <w:szCs w:val="28"/>
                <w:lang w:val="en-GB"/>
              </w:rPr>
              <w:t xml:space="preserve"> </w:t>
            </w:r>
            <w:r w:rsidRPr="005B5F8B">
              <w:rPr>
                <w:szCs w:val="28"/>
                <w:lang w:val="en-GB"/>
              </w:rPr>
              <w:t>để bạn lựa chọn</w:t>
            </w:r>
            <w:r w:rsidR="0089067B" w:rsidRPr="005B5F8B">
              <w:rPr>
                <w:szCs w:val="28"/>
                <w:lang w:val="en-GB"/>
              </w:rPr>
              <w:t>.</w:t>
            </w:r>
            <w:r w:rsidR="00F74293" w:rsidRPr="005B5F8B">
              <w:rPr>
                <w:szCs w:val="28"/>
                <w:lang w:val="en-GB"/>
              </w:rPr>
              <w:t xml:space="preserve"> </w:t>
            </w:r>
          </w:p>
          <w:p w14:paraId="115718CA" w14:textId="77777777" w:rsidR="00147E33" w:rsidRPr="00242230" w:rsidRDefault="00147E33" w:rsidP="0098155B">
            <w:pPr>
              <w:spacing w:before="120" w:line="360" w:lineRule="auto"/>
              <w:jc w:val="both"/>
              <w:rPr>
                <w:i/>
                <w:sz w:val="24"/>
                <w:szCs w:val="24"/>
                <w:lang w:val="vi-VN"/>
              </w:rPr>
            </w:pPr>
          </w:p>
        </w:tc>
        <w:tc>
          <w:tcPr>
            <w:tcW w:w="6906" w:type="dxa"/>
          </w:tcPr>
          <w:p w14:paraId="04A9EF9E" w14:textId="77777777" w:rsidR="00147E33" w:rsidRDefault="00147E33" w:rsidP="0098155B">
            <w:pPr>
              <w:spacing w:before="120" w:line="360" w:lineRule="auto"/>
              <w:jc w:val="both"/>
              <w:rPr>
                <w:noProof/>
              </w:rPr>
            </w:pPr>
            <w:r>
              <w:rPr>
                <w:noProof/>
              </w:rPr>
              <w:drawing>
                <wp:anchor distT="0" distB="0" distL="114300" distR="114300" simplePos="0" relativeHeight="251658240" behindDoc="1" locked="0" layoutInCell="1" allowOverlap="1" wp14:anchorId="7121244C" wp14:editId="505380B1">
                  <wp:simplePos x="0" y="0"/>
                  <wp:positionH relativeFrom="column">
                    <wp:posOffset>74295</wp:posOffset>
                  </wp:positionH>
                  <wp:positionV relativeFrom="paragraph">
                    <wp:posOffset>93345</wp:posOffset>
                  </wp:positionV>
                  <wp:extent cx="1513840" cy="3632200"/>
                  <wp:effectExtent l="0" t="0" r="0" b="6350"/>
                  <wp:wrapTight wrapText="bothSides">
                    <wp:wrapPolygon edited="0">
                      <wp:start x="0" y="0"/>
                      <wp:lineTo x="0" y="21524"/>
                      <wp:lineTo x="21201" y="21524"/>
                      <wp:lineTo x="21201"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513840" cy="3632200"/>
                          </a:xfrm>
                          <a:prstGeom prst="rect">
                            <a:avLst/>
                          </a:prstGeom>
                        </pic:spPr>
                      </pic:pic>
                    </a:graphicData>
                  </a:graphic>
                  <wp14:sizeRelH relativeFrom="margin">
                    <wp14:pctWidth>0</wp14:pctWidth>
                  </wp14:sizeRelH>
                  <wp14:sizeRelV relativeFrom="margin">
                    <wp14:pctHeight>0</wp14:pctHeight>
                  </wp14:sizeRelV>
                </wp:anchor>
              </w:drawing>
            </w:r>
          </w:p>
          <w:p w14:paraId="4C0F3ADC" w14:textId="77777777" w:rsidR="00147E33" w:rsidRDefault="00147E33" w:rsidP="0098155B">
            <w:pPr>
              <w:spacing w:before="120" w:line="360" w:lineRule="auto"/>
              <w:jc w:val="both"/>
              <w:rPr>
                <w:noProof/>
              </w:rPr>
            </w:pPr>
          </w:p>
          <w:p w14:paraId="555EB308" w14:textId="065A2A23" w:rsidR="00147E33" w:rsidRPr="00242230" w:rsidRDefault="00147E33" w:rsidP="0098155B">
            <w:pPr>
              <w:spacing w:before="120" w:line="360" w:lineRule="auto"/>
              <w:jc w:val="both"/>
              <w:rPr>
                <w:i/>
                <w:sz w:val="24"/>
                <w:szCs w:val="24"/>
                <w:lang w:val="vi-VN"/>
              </w:rPr>
            </w:pPr>
            <w:r>
              <w:rPr>
                <w:noProof/>
              </w:rPr>
              <w:t xml:space="preserve"> </w:t>
            </w:r>
            <w:r>
              <w:rPr>
                <w:noProof/>
              </w:rPr>
              <w:drawing>
                <wp:inline distT="0" distB="0" distL="0" distR="0" wp14:anchorId="4F4177C2" wp14:editId="1DE3E20F">
                  <wp:extent cx="2546250" cy="2499360"/>
                  <wp:effectExtent l="0" t="0" r="698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579887" cy="2532378"/>
                          </a:xfrm>
                          <a:prstGeom prst="rect">
                            <a:avLst/>
                          </a:prstGeom>
                        </pic:spPr>
                      </pic:pic>
                    </a:graphicData>
                  </a:graphic>
                </wp:inline>
              </w:drawing>
            </w:r>
          </w:p>
        </w:tc>
      </w:tr>
    </w:tbl>
    <w:p w14:paraId="10BE1D31" w14:textId="77777777" w:rsidR="00C501F3" w:rsidRDefault="00C501F3" w:rsidP="0098155B">
      <w:pPr>
        <w:spacing w:before="120" w:line="360" w:lineRule="auto"/>
        <w:jc w:val="both"/>
        <w:rPr>
          <w:b/>
          <w:i/>
          <w:sz w:val="24"/>
          <w:szCs w:val="24"/>
          <w:lang w:val="vi-VN"/>
        </w:rPr>
      </w:pPr>
    </w:p>
    <w:p w14:paraId="288055FE" w14:textId="75C96D89" w:rsidR="005B5F8B" w:rsidRDefault="005B5F8B">
      <w:pPr>
        <w:rPr>
          <w:b/>
          <w:i/>
          <w:sz w:val="24"/>
          <w:szCs w:val="24"/>
          <w:lang w:val="vi-VN"/>
        </w:rPr>
      </w:pPr>
      <w:r>
        <w:rPr>
          <w:b/>
          <w:i/>
          <w:sz w:val="24"/>
          <w:szCs w:val="24"/>
          <w:lang w:val="vi-VN"/>
        </w:rPr>
        <w:br w:type="page"/>
      </w:r>
    </w:p>
    <w:p w14:paraId="3F149EFF" w14:textId="70C2D311" w:rsidR="00ED4CCD" w:rsidRPr="00560F1C" w:rsidRDefault="00DF602A" w:rsidP="0098155B">
      <w:pPr>
        <w:spacing w:before="120" w:line="360" w:lineRule="auto"/>
        <w:jc w:val="both"/>
        <w:rPr>
          <w:bCs/>
          <w:i/>
          <w:sz w:val="32"/>
          <w:szCs w:val="32"/>
          <w:lang w:val="vi-VN"/>
        </w:rPr>
      </w:pPr>
      <w:r w:rsidRPr="00560F1C">
        <w:rPr>
          <w:bCs/>
          <w:i/>
          <w:sz w:val="32"/>
          <w:szCs w:val="32"/>
          <w:lang w:val="vi-VN"/>
        </w:rPr>
        <w:lastRenderedPageBreak/>
        <w:t>Nhược điểm</w:t>
      </w:r>
    </w:p>
    <w:tbl>
      <w:tblPr>
        <w:tblStyle w:val="TableGrid"/>
        <w:tblW w:w="0" w:type="auto"/>
        <w:tblInd w:w="-5" w:type="dxa"/>
        <w:tblLook w:val="04A0" w:firstRow="1" w:lastRow="0" w:firstColumn="1" w:lastColumn="0" w:noHBand="0" w:noVBand="1"/>
      </w:tblPr>
      <w:tblGrid>
        <w:gridCol w:w="2893"/>
        <w:gridCol w:w="6978"/>
      </w:tblGrid>
      <w:tr w:rsidR="00644FFE" w14:paraId="59ED9210" w14:textId="77777777" w:rsidTr="008D71C6">
        <w:tc>
          <w:tcPr>
            <w:tcW w:w="2893" w:type="dxa"/>
          </w:tcPr>
          <w:p w14:paraId="7E7ACB03" w14:textId="33801651" w:rsidR="00ED4CCD" w:rsidRPr="005B5F8B" w:rsidRDefault="00ED4CCD" w:rsidP="0098155B">
            <w:pPr>
              <w:pStyle w:val="ListParagraph"/>
              <w:spacing w:before="120" w:line="360" w:lineRule="auto"/>
              <w:ind w:left="0"/>
              <w:jc w:val="both"/>
              <w:rPr>
                <w:szCs w:val="28"/>
                <w:lang w:val="en-GB"/>
              </w:rPr>
            </w:pPr>
            <w:r w:rsidRPr="005B5F8B">
              <w:rPr>
                <w:szCs w:val="28"/>
                <w:lang w:val="en-GB"/>
              </w:rPr>
              <w:t>Nhược điểm</w:t>
            </w:r>
          </w:p>
        </w:tc>
        <w:tc>
          <w:tcPr>
            <w:tcW w:w="6978" w:type="dxa"/>
          </w:tcPr>
          <w:p w14:paraId="47CB3643" w14:textId="53E50036" w:rsidR="00ED4CCD" w:rsidRPr="005B5F8B" w:rsidRDefault="00ED4CCD" w:rsidP="0098155B">
            <w:pPr>
              <w:pStyle w:val="ListParagraph"/>
              <w:spacing w:before="120" w:line="360" w:lineRule="auto"/>
              <w:ind w:left="0"/>
              <w:jc w:val="both"/>
              <w:rPr>
                <w:szCs w:val="28"/>
                <w:lang w:val="en-GB"/>
              </w:rPr>
            </w:pPr>
            <w:r w:rsidRPr="005B5F8B">
              <w:rPr>
                <w:szCs w:val="28"/>
                <w:lang w:val="en-GB"/>
              </w:rPr>
              <w:t>Minh Họa</w:t>
            </w:r>
          </w:p>
        </w:tc>
      </w:tr>
      <w:tr w:rsidR="00644FFE" w14:paraId="1F337ACA" w14:textId="77777777" w:rsidTr="008D71C6">
        <w:tc>
          <w:tcPr>
            <w:tcW w:w="2893" w:type="dxa"/>
          </w:tcPr>
          <w:p w14:paraId="4DBD0FC7" w14:textId="574D9A52" w:rsidR="00ED4CCD" w:rsidRPr="005B5F8B" w:rsidRDefault="00ED4CCD" w:rsidP="0098155B">
            <w:pPr>
              <w:pStyle w:val="ListParagraph"/>
              <w:spacing w:before="120" w:line="360" w:lineRule="auto"/>
              <w:ind w:left="0"/>
              <w:jc w:val="both"/>
              <w:rPr>
                <w:szCs w:val="28"/>
                <w:lang w:val="en-GB"/>
              </w:rPr>
            </w:pPr>
            <w:r w:rsidRPr="005B5F8B">
              <w:rPr>
                <w:szCs w:val="28"/>
                <w:lang w:val="en-GB"/>
              </w:rPr>
              <w:t>Các món ăn đã hết hàng nhưng vẫn hiện lên danh sách lựa chọn mua hàng.</w:t>
            </w:r>
          </w:p>
        </w:tc>
        <w:tc>
          <w:tcPr>
            <w:tcW w:w="6978" w:type="dxa"/>
          </w:tcPr>
          <w:p w14:paraId="691329B2" w14:textId="03D8DCFA" w:rsidR="00ED4CCD" w:rsidRDefault="00ED4CCD" w:rsidP="0098155B">
            <w:pPr>
              <w:pStyle w:val="ListParagraph"/>
              <w:spacing w:before="120" w:line="360" w:lineRule="auto"/>
              <w:ind w:left="0"/>
              <w:jc w:val="both"/>
              <w:rPr>
                <w:sz w:val="24"/>
                <w:szCs w:val="24"/>
                <w:lang w:val="en-GB"/>
              </w:rPr>
            </w:pPr>
            <w:r>
              <w:rPr>
                <w:noProof/>
              </w:rPr>
              <w:drawing>
                <wp:inline distT="0" distB="0" distL="0" distR="0" wp14:anchorId="31A20FB4" wp14:editId="4FE326D9">
                  <wp:extent cx="4270826" cy="1229360"/>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338899" cy="1248955"/>
                          </a:xfrm>
                          <a:prstGeom prst="rect">
                            <a:avLst/>
                          </a:prstGeom>
                        </pic:spPr>
                      </pic:pic>
                    </a:graphicData>
                  </a:graphic>
                </wp:inline>
              </w:drawing>
            </w:r>
          </w:p>
        </w:tc>
      </w:tr>
      <w:tr w:rsidR="00644FFE" w14:paraId="664E067B" w14:textId="77777777" w:rsidTr="008D71C6">
        <w:tc>
          <w:tcPr>
            <w:tcW w:w="2893" w:type="dxa"/>
          </w:tcPr>
          <w:p w14:paraId="14FA6B28" w14:textId="3BE60A96" w:rsidR="00ED4CCD" w:rsidRPr="007A4FFC" w:rsidRDefault="00ED4CCD" w:rsidP="0098155B">
            <w:pPr>
              <w:pStyle w:val="ListParagraph"/>
              <w:spacing w:before="120" w:line="360" w:lineRule="auto"/>
              <w:ind w:left="0"/>
              <w:jc w:val="both"/>
              <w:rPr>
                <w:sz w:val="32"/>
                <w:szCs w:val="32"/>
                <w:lang w:val="vi-VN"/>
              </w:rPr>
            </w:pPr>
            <w:r w:rsidRPr="005B5F8B">
              <w:rPr>
                <w:szCs w:val="28"/>
                <w:lang w:val="en-GB"/>
              </w:rPr>
              <w:t>Dịch vụ</w:t>
            </w:r>
            <w:r w:rsidR="007A4FFC" w:rsidRPr="005B5F8B">
              <w:rPr>
                <w:szCs w:val="28"/>
                <w:lang w:val="en-GB"/>
              </w:rPr>
              <w:t xml:space="preserve"> giao hàng</w:t>
            </w:r>
            <w:r w:rsidRPr="005B5F8B">
              <w:rPr>
                <w:szCs w:val="28"/>
                <w:lang w:val="en-GB"/>
              </w:rPr>
              <w:t xml:space="preserve"> của Shop</w:t>
            </w:r>
            <w:r w:rsidR="0098155B" w:rsidRPr="005B5F8B">
              <w:rPr>
                <w:szCs w:val="28"/>
                <w:lang w:val="en-GB"/>
              </w:rPr>
              <w:t>e</w:t>
            </w:r>
            <w:r w:rsidRPr="005B5F8B">
              <w:rPr>
                <w:szCs w:val="28"/>
                <w:lang w:val="en-GB"/>
              </w:rPr>
              <w:t xml:space="preserve">eFood chỉ hỗ trợ đặt hàng và giao hàng </w:t>
            </w:r>
            <w:r w:rsidR="00DC7270" w:rsidRPr="005B5F8B">
              <w:rPr>
                <w:szCs w:val="28"/>
                <w:lang w:val="en-GB"/>
              </w:rPr>
              <w:t>hằng ngày gây bất tiện cho khách hàng sử dụng</w:t>
            </w:r>
            <w:r w:rsidR="00DC7270" w:rsidRPr="007A4FFC">
              <w:rPr>
                <w:sz w:val="32"/>
                <w:szCs w:val="32"/>
                <w:lang w:val="vi-VN"/>
              </w:rPr>
              <w:t xml:space="preserve"> </w:t>
            </w:r>
          </w:p>
        </w:tc>
        <w:tc>
          <w:tcPr>
            <w:tcW w:w="6978" w:type="dxa"/>
          </w:tcPr>
          <w:p w14:paraId="65ED93DA" w14:textId="5C184393" w:rsidR="00ED4CCD" w:rsidRDefault="00ED4CCD" w:rsidP="0098155B">
            <w:pPr>
              <w:pStyle w:val="ListParagraph"/>
              <w:spacing w:before="120" w:line="360" w:lineRule="auto"/>
              <w:ind w:left="0"/>
              <w:jc w:val="both"/>
              <w:rPr>
                <w:sz w:val="24"/>
                <w:szCs w:val="24"/>
                <w:lang w:val="en-GB"/>
              </w:rPr>
            </w:pPr>
            <w:r w:rsidRPr="00146EEB">
              <w:rPr>
                <w:noProof/>
                <w:sz w:val="24"/>
                <w:szCs w:val="24"/>
              </w:rPr>
              <w:drawing>
                <wp:inline distT="0" distB="0" distL="0" distR="0" wp14:anchorId="29E54581" wp14:editId="6D84AD68">
                  <wp:extent cx="4294231" cy="1747520"/>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347479" cy="1769189"/>
                          </a:xfrm>
                          <a:prstGeom prst="rect">
                            <a:avLst/>
                          </a:prstGeom>
                        </pic:spPr>
                      </pic:pic>
                    </a:graphicData>
                  </a:graphic>
                </wp:inline>
              </w:drawing>
            </w:r>
          </w:p>
        </w:tc>
      </w:tr>
      <w:tr w:rsidR="00644FFE" w14:paraId="39BF775A" w14:textId="77777777" w:rsidTr="008D71C6">
        <w:tc>
          <w:tcPr>
            <w:tcW w:w="2893" w:type="dxa"/>
          </w:tcPr>
          <w:p w14:paraId="51BB8E08" w14:textId="0A9A1CB2" w:rsidR="00DF602A" w:rsidRPr="005B5F8B" w:rsidRDefault="00DC7270" w:rsidP="0098155B">
            <w:pPr>
              <w:pStyle w:val="ListParagraph"/>
              <w:spacing w:before="120" w:line="360" w:lineRule="auto"/>
              <w:ind w:left="0"/>
              <w:jc w:val="both"/>
              <w:rPr>
                <w:szCs w:val="28"/>
                <w:lang w:val="en-GB"/>
              </w:rPr>
            </w:pPr>
            <w:r w:rsidRPr="005B5F8B">
              <w:rPr>
                <w:szCs w:val="28"/>
                <w:lang w:val="en-GB"/>
              </w:rPr>
              <w:t>Mỗi c</w:t>
            </w:r>
            <w:r w:rsidR="00B660B3" w:rsidRPr="005B5F8B">
              <w:rPr>
                <w:szCs w:val="28"/>
                <w:lang w:val="en-GB"/>
              </w:rPr>
              <w:t>ử</w:t>
            </w:r>
            <w:r w:rsidRPr="005B5F8B">
              <w:rPr>
                <w:szCs w:val="28"/>
                <w:lang w:val="en-GB"/>
              </w:rPr>
              <w:t xml:space="preserve">a hàng có một giỏ hàng riêng gây bất tiện cho người dùng khi quay lại các món </w:t>
            </w:r>
            <w:r w:rsidR="00DF602A" w:rsidRPr="005B5F8B">
              <w:rPr>
                <w:szCs w:val="28"/>
                <w:lang w:val="en-GB"/>
              </w:rPr>
              <w:t>muốn ăn hay các quán ăn mà mình thích trước đó.</w:t>
            </w:r>
          </w:p>
          <w:p w14:paraId="3E10C39E" w14:textId="141A772F" w:rsidR="00DF602A" w:rsidRPr="005B5F8B" w:rsidRDefault="00DF602A" w:rsidP="0098155B">
            <w:pPr>
              <w:pStyle w:val="ListParagraph"/>
              <w:spacing w:before="120" w:line="360" w:lineRule="auto"/>
              <w:ind w:left="0"/>
              <w:jc w:val="both"/>
              <w:rPr>
                <w:szCs w:val="28"/>
                <w:lang w:val="en-GB"/>
              </w:rPr>
            </w:pPr>
            <w:r w:rsidRPr="005B5F8B">
              <w:rPr>
                <w:szCs w:val="28"/>
                <w:lang w:val="en-GB"/>
              </w:rPr>
              <w:t>Chỉ có thêm số lượng món</w:t>
            </w:r>
            <w:r w:rsidR="009725E1" w:rsidRPr="005B5F8B">
              <w:rPr>
                <w:szCs w:val="28"/>
                <w:lang w:val="en-GB"/>
              </w:rPr>
              <w:t>,</w:t>
            </w:r>
            <w:r w:rsidRPr="005B5F8B">
              <w:rPr>
                <w:szCs w:val="28"/>
                <w:lang w:val="en-GB"/>
              </w:rPr>
              <w:t xml:space="preserve"> không</w:t>
            </w:r>
            <w:r w:rsidR="009725E1" w:rsidRPr="005B5F8B">
              <w:rPr>
                <w:szCs w:val="28"/>
                <w:lang w:val="en-GB"/>
              </w:rPr>
              <w:t xml:space="preserve"> </w:t>
            </w:r>
            <w:r w:rsidRPr="005B5F8B">
              <w:rPr>
                <w:szCs w:val="28"/>
                <w:lang w:val="en-GB"/>
              </w:rPr>
              <w:t>có giảm số lượng món.</w:t>
            </w:r>
          </w:p>
          <w:p w14:paraId="5A5B994A" w14:textId="2B313884" w:rsidR="00DF602A" w:rsidRPr="005B5F8B" w:rsidRDefault="00DF602A" w:rsidP="0098155B">
            <w:pPr>
              <w:pStyle w:val="ListParagraph"/>
              <w:spacing w:before="120" w:line="360" w:lineRule="auto"/>
              <w:ind w:left="0"/>
              <w:jc w:val="both"/>
              <w:rPr>
                <w:szCs w:val="28"/>
                <w:lang w:val="en-GB"/>
              </w:rPr>
            </w:pPr>
            <w:r w:rsidRPr="005B5F8B">
              <w:rPr>
                <w:szCs w:val="28"/>
                <w:lang w:val="en-GB"/>
              </w:rPr>
              <w:t>Không thể xóa từng món</w:t>
            </w:r>
            <w:r w:rsidR="009725E1" w:rsidRPr="005B5F8B">
              <w:rPr>
                <w:szCs w:val="28"/>
                <w:lang w:val="en-GB"/>
              </w:rPr>
              <w:t>.</w:t>
            </w:r>
          </w:p>
        </w:tc>
        <w:tc>
          <w:tcPr>
            <w:tcW w:w="6978" w:type="dxa"/>
          </w:tcPr>
          <w:p w14:paraId="07148859" w14:textId="774CD0CD" w:rsidR="00ED4CCD" w:rsidRDefault="00DF602A" w:rsidP="0098155B">
            <w:pPr>
              <w:pStyle w:val="ListParagraph"/>
              <w:spacing w:before="120" w:line="360" w:lineRule="auto"/>
              <w:ind w:left="0"/>
              <w:jc w:val="both"/>
              <w:rPr>
                <w:sz w:val="24"/>
                <w:szCs w:val="24"/>
                <w:lang w:val="en-GB"/>
              </w:rPr>
            </w:pPr>
            <w:r>
              <w:rPr>
                <w:noProof/>
              </w:rPr>
              <w:drawing>
                <wp:inline distT="0" distB="0" distL="0" distR="0" wp14:anchorId="58F34A2C" wp14:editId="26AF247A">
                  <wp:extent cx="2465070" cy="345660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477169" cy="3473572"/>
                          </a:xfrm>
                          <a:prstGeom prst="rect">
                            <a:avLst/>
                          </a:prstGeom>
                        </pic:spPr>
                      </pic:pic>
                    </a:graphicData>
                  </a:graphic>
                </wp:inline>
              </w:drawing>
            </w:r>
          </w:p>
        </w:tc>
      </w:tr>
      <w:tr w:rsidR="00644FFE" w14:paraId="1F87A161" w14:textId="77777777" w:rsidTr="008D71C6">
        <w:tc>
          <w:tcPr>
            <w:tcW w:w="2893" w:type="dxa"/>
          </w:tcPr>
          <w:p w14:paraId="458697BF" w14:textId="77777777" w:rsidR="00644FFE" w:rsidRPr="005B5F8B" w:rsidRDefault="00644FFE" w:rsidP="0098155B">
            <w:pPr>
              <w:pStyle w:val="ListParagraph"/>
              <w:spacing w:before="120" w:line="360" w:lineRule="auto"/>
              <w:ind w:left="0"/>
              <w:jc w:val="both"/>
              <w:rPr>
                <w:szCs w:val="28"/>
                <w:lang w:val="en-GB"/>
              </w:rPr>
            </w:pPr>
            <w:r w:rsidRPr="005B5F8B">
              <w:rPr>
                <w:szCs w:val="28"/>
                <w:lang w:val="en-GB"/>
              </w:rPr>
              <w:t>Không có nhiều thông tin về sản phẩm.</w:t>
            </w:r>
          </w:p>
          <w:p w14:paraId="0409C0FD" w14:textId="50B71D83" w:rsidR="00CE0687" w:rsidRPr="009725E1" w:rsidRDefault="00644FFE" w:rsidP="0098155B">
            <w:pPr>
              <w:pStyle w:val="ListParagraph"/>
              <w:spacing w:before="120" w:line="360" w:lineRule="auto"/>
              <w:ind w:left="0"/>
              <w:jc w:val="both"/>
              <w:rPr>
                <w:sz w:val="32"/>
                <w:szCs w:val="32"/>
                <w:lang w:val="vi-VN"/>
              </w:rPr>
            </w:pPr>
            <w:r w:rsidRPr="005B5F8B">
              <w:rPr>
                <w:szCs w:val="28"/>
                <w:lang w:val="en-GB"/>
              </w:rPr>
              <w:t xml:space="preserve">Không thể mua luôn sản phẩm khi nhìn thấy sản phẩm trên trang chính </w:t>
            </w:r>
            <w:r w:rsidRPr="005B5F8B">
              <w:rPr>
                <w:szCs w:val="28"/>
                <w:lang w:val="en-GB"/>
              </w:rPr>
              <w:lastRenderedPageBreak/>
              <w:t>cũng như khi xem thông tin sản phẩm. Chỉ có duy nhất  một cách mua là vào của hàng =&gt; tìm kiếm sản phẩm đó =&gt; thêm vào giỏ hàng =&gt; mua.</w:t>
            </w:r>
          </w:p>
        </w:tc>
        <w:tc>
          <w:tcPr>
            <w:tcW w:w="6978" w:type="dxa"/>
          </w:tcPr>
          <w:p w14:paraId="0231E35B" w14:textId="57C63699" w:rsidR="00644FFE" w:rsidRDefault="00644FFE" w:rsidP="0098155B">
            <w:pPr>
              <w:pStyle w:val="ListParagraph"/>
              <w:spacing w:before="120" w:line="360" w:lineRule="auto"/>
              <w:ind w:left="0"/>
              <w:jc w:val="both"/>
              <w:rPr>
                <w:noProof/>
              </w:rPr>
            </w:pPr>
            <w:r>
              <w:rPr>
                <w:noProof/>
              </w:rPr>
              <w:lastRenderedPageBreak/>
              <w:drawing>
                <wp:inline distT="0" distB="0" distL="0" distR="0" wp14:anchorId="6A29735B" wp14:editId="35C23F06">
                  <wp:extent cx="4124777" cy="1362075"/>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162313" cy="1374470"/>
                          </a:xfrm>
                          <a:prstGeom prst="rect">
                            <a:avLst/>
                          </a:prstGeom>
                        </pic:spPr>
                      </pic:pic>
                    </a:graphicData>
                  </a:graphic>
                </wp:inline>
              </w:drawing>
            </w:r>
          </w:p>
          <w:p w14:paraId="053D663B" w14:textId="70D04D49" w:rsidR="00CE0687" w:rsidRDefault="00CE0687" w:rsidP="0098155B">
            <w:pPr>
              <w:pStyle w:val="ListParagraph"/>
              <w:spacing w:before="120" w:line="360" w:lineRule="auto"/>
              <w:ind w:left="0"/>
              <w:jc w:val="both"/>
              <w:rPr>
                <w:noProof/>
              </w:rPr>
            </w:pPr>
            <w:r>
              <w:rPr>
                <w:noProof/>
              </w:rPr>
              <w:lastRenderedPageBreak/>
              <w:drawing>
                <wp:inline distT="0" distB="0" distL="0" distR="0" wp14:anchorId="7EC8DE85" wp14:editId="4C0229B1">
                  <wp:extent cx="4135755" cy="1727419"/>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68232" cy="1740984"/>
                          </a:xfrm>
                          <a:prstGeom prst="rect">
                            <a:avLst/>
                          </a:prstGeom>
                        </pic:spPr>
                      </pic:pic>
                    </a:graphicData>
                  </a:graphic>
                </wp:inline>
              </w:drawing>
            </w:r>
          </w:p>
        </w:tc>
      </w:tr>
    </w:tbl>
    <w:p w14:paraId="247F8DC0" w14:textId="77777777" w:rsidR="0006082A" w:rsidRPr="000276E9" w:rsidRDefault="0006082A" w:rsidP="000276E9">
      <w:pPr>
        <w:pStyle w:val="Heading3"/>
        <w:spacing w:before="240" w:line="360" w:lineRule="auto"/>
        <w:rPr>
          <w:lang w:val="vi-VN"/>
        </w:rPr>
      </w:pPr>
      <w:r w:rsidRPr="000276E9">
        <w:rPr>
          <w:lang w:val="vi-VN"/>
        </w:rPr>
        <w:lastRenderedPageBreak/>
        <w:t>LOSHIP</w:t>
      </w:r>
    </w:p>
    <w:p w14:paraId="4C6DD3DE" w14:textId="77777777" w:rsidR="0006082A" w:rsidRPr="005B5F8B" w:rsidRDefault="0006082A" w:rsidP="000276E9">
      <w:pPr>
        <w:spacing w:before="120" w:line="360" w:lineRule="auto"/>
        <w:jc w:val="both"/>
        <w:rPr>
          <w:szCs w:val="28"/>
          <w:lang w:val="vi-VN"/>
        </w:rPr>
      </w:pPr>
      <w:r w:rsidRPr="005B5F8B">
        <w:rPr>
          <w:szCs w:val="28"/>
          <w:lang w:val="vi-VN"/>
        </w:rPr>
        <w:t>Loship  khi mới ra đời hoạt động chủ yếu trong lĩnh vực quảng cáo món ăn và nhà hàng. Hiện nay, nó được phát triển thành một website thương mại điện tử. Ngoài bán đồ ăn còn có nhiều mặt hàng khác.</w:t>
      </w:r>
    </w:p>
    <w:p w14:paraId="2C65D2AD" w14:textId="77777777" w:rsidR="0006082A" w:rsidRPr="005B5F8B" w:rsidRDefault="0006082A" w:rsidP="000276E9">
      <w:pPr>
        <w:spacing w:before="120" w:line="360" w:lineRule="auto"/>
        <w:jc w:val="both"/>
        <w:rPr>
          <w:rStyle w:val="Hyperlink"/>
          <w:color w:val="auto"/>
          <w:szCs w:val="28"/>
          <w:lang w:val="vi-VN"/>
        </w:rPr>
      </w:pPr>
      <w:r w:rsidRPr="005B5F8B">
        <w:rPr>
          <w:szCs w:val="28"/>
          <w:lang w:val="vi-VN"/>
        </w:rPr>
        <w:t xml:space="preserve">Website: </w:t>
      </w:r>
      <w:hyperlink r:id="rId30">
        <w:r w:rsidRPr="005B5F8B">
          <w:rPr>
            <w:rStyle w:val="Hyperlink"/>
            <w:szCs w:val="28"/>
            <w:lang w:val="vi-VN"/>
          </w:rPr>
          <w:t>https://loship.vn/</w:t>
        </w:r>
      </w:hyperlink>
    </w:p>
    <w:p w14:paraId="0A23F98C" w14:textId="4A4939A2" w:rsidR="00991932" w:rsidRPr="005B5F8B" w:rsidRDefault="0006082A" w:rsidP="0098155B">
      <w:pPr>
        <w:spacing w:before="120" w:line="360" w:lineRule="auto"/>
        <w:jc w:val="both"/>
        <w:rPr>
          <w:bCs/>
          <w:i/>
          <w:szCs w:val="28"/>
          <w:lang w:val="vi-VN"/>
        </w:rPr>
      </w:pPr>
      <w:r w:rsidRPr="005B5F8B">
        <w:rPr>
          <w:bCs/>
          <w:i/>
          <w:szCs w:val="28"/>
          <w:lang w:val="vi-VN"/>
        </w:rPr>
        <w:t xml:space="preserve">Ưu điểm </w:t>
      </w:r>
    </w:p>
    <w:tbl>
      <w:tblPr>
        <w:tblStyle w:val="TableGrid"/>
        <w:tblW w:w="0" w:type="auto"/>
        <w:tblInd w:w="-5" w:type="dxa"/>
        <w:tblLook w:val="04A0" w:firstRow="1" w:lastRow="0" w:firstColumn="1" w:lastColumn="0" w:noHBand="0" w:noVBand="1"/>
      </w:tblPr>
      <w:tblGrid>
        <w:gridCol w:w="2610"/>
        <w:gridCol w:w="7261"/>
      </w:tblGrid>
      <w:tr w:rsidR="00991932" w14:paraId="14B870E5" w14:textId="77777777" w:rsidTr="00381F84">
        <w:tc>
          <w:tcPr>
            <w:tcW w:w="2610" w:type="dxa"/>
          </w:tcPr>
          <w:p w14:paraId="4942AC4A" w14:textId="0347C2AE" w:rsidR="00991932" w:rsidRPr="005B5F8B" w:rsidRDefault="00991932" w:rsidP="0098155B">
            <w:pPr>
              <w:pStyle w:val="ListParagraph"/>
              <w:spacing w:line="360" w:lineRule="auto"/>
              <w:ind w:left="0"/>
              <w:jc w:val="both"/>
              <w:rPr>
                <w:szCs w:val="28"/>
                <w:lang w:val="en-GB"/>
              </w:rPr>
            </w:pPr>
            <w:r w:rsidRPr="005B5F8B">
              <w:rPr>
                <w:szCs w:val="28"/>
                <w:lang w:val="en-GB"/>
              </w:rPr>
              <w:t>Ưu điểm</w:t>
            </w:r>
          </w:p>
        </w:tc>
        <w:tc>
          <w:tcPr>
            <w:tcW w:w="7261" w:type="dxa"/>
          </w:tcPr>
          <w:p w14:paraId="1DD87976" w14:textId="04CE103B" w:rsidR="00991932" w:rsidRPr="005B5F8B" w:rsidRDefault="000276E9" w:rsidP="0098155B">
            <w:pPr>
              <w:pStyle w:val="ListParagraph"/>
              <w:spacing w:line="360" w:lineRule="auto"/>
              <w:ind w:left="0"/>
              <w:jc w:val="both"/>
              <w:rPr>
                <w:szCs w:val="28"/>
                <w:lang w:val="en-GB"/>
              </w:rPr>
            </w:pPr>
            <w:r w:rsidRPr="005B5F8B">
              <w:rPr>
                <w:szCs w:val="28"/>
                <w:lang w:val="en-GB"/>
              </w:rPr>
              <w:t>Minh hoạ</w:t>
            </w:r>
          </w:p>
        </w:tc>
      </w:tr>
      <w:tr w:rsidR="00AB0320" w14:paraId="066DFCA4" w14:textId="77777777" w:rsidTr="00381F84">
        <w:tc>
          <w:tcPr>
            <w:tcW w:w="2610" w:type="dxa"/>
          </w:tcPr>
          <w:p w14:paraId="6E35B1C6" w14:textId="1DA1C4C9" w:rsidR="0006082A" w:rsidRPr="005B5F8B" w:rsidRDefault="0006082A" w:rsidP="0098155B">
            <w:pPr>
              <w:pStyle w:val="ListParagraph"/>
              <w:spacing w:line="360" w:lineRule="auto"/>
              <w:ind w:left="0"/>
              <w:jc w:val="both"/>
              <w:rPr>
                <w:szCs w:val="28"/>
                <w:lang w:val="en-GB"/>
              </w:rPr>
            </w:pPr>
            <w:r w:rsidRPr="005B5F8B">
              <w:rPr>
                <w:szCs w:val="28"/>
                <w:lang w:val="en-GB"/>
              </w:rPr>
              <w:t>Không chỉ dừng lại ở việc phục vụ từng món ăn thức uống,</w:t>
            </w:r>
            <w:r w:rsidR="001E014B" w:rsidRPr="005B5F8B">
              <w:rPr>
                <w:szCs w:val="28"/>
                <w:lang w:val="en-GB"/>
              </w:rPr>
              <w:t xml:space="preserve"> </w:t>
            </w:r>
            <w:r w:rsidRPr="005B5F8B">
              <w:rPr>
                <w:szCs w:val="28"/>
                <w:lang w:val="en-GB"/>
              </w:rPr>
              <w:t>Loship</w:t>
            </w:r>
            <w:r w:rsidR="001E014B" w:rsidRPr="005B5F8B">
              <w:rPr>
                <w:szCs w:val="28"/>
                <w:lang w:val="en-GB"/>
              </w:rPr>
              <w:t xml:space="preserve"> </w:t>
            </w:r>
            <w:r w:rsidRPr="005B5F8B">
              <w:rPr>
                <w:szCs w:val="28"/>
                <w:lang w:val="en-GB"/>
              </w:rPr>
              <w:t>góp sức mình để phát triển phong cách sống cho người Việt. Sau những chuyến giao trà sữa, cháo, phở, sẽ là những chuyến giao quần áo, mỹ phẩm,</w:t>
            </w:r>
            <w:r w:rsidR="0051288A" w:rsidRPr="005B5F8B">
              <w:rPr>
                <w:szCs w:val="28"/>
                <w:lang w:val="en-GB"/>
              </w:rPr>
              <w:t xml:space="preserve"> </w:t>
            </w:r>
            <w:r w:rsidRPr="005B5F8B">
              <w:rPr>
                <w:szCs w:val="28"/>
                <w:lang w:val="en-GB"/>
              </w:rPr>
              <w:t>truyện tranh</w:t>
            </w:r>
            <w:r w:rsidR="001E014B" w:rsidRPr="005B5F8B">
              <w:rPr>
                <w:szCs w:val="28"/>
                <w:lang w:val="en-GB"/>
              </w:rPr>
              <w:t xml:space="preserve">, </w:t>
            </w:r>
            <w:r w:rsidRPr="005B5F8B">
              <w:rPr>
                <w:szCs w:val="28"/>
                <w:lang w:val="en-GB"/>
              </w:rPr>
              <w:t>… tất tật mọi thứ, trong 1 giờ đặt.</w:t>
            </w:r>
          </w:p>
        </w:tc>
        <w:tc>
          <w:tcPr>
            <w:tcW w:w="7261" w:type="dxa"/>
          </w:tcPr>
          <w:p w14:paraId="1CF1E2BB" w14:textId="77777777" w:rsidR="0006082A" w:rsidRPr="00A64C69" w:rsidRDefault="0006082A" w:rsidP="0098155B">
            <w:pPr>
              <w:pStyle w:val="ListParagraph"/>
              <w:spacing w:line="360" w:lineRule="auto"/>
              <w:ind w:left="0"/>
              <w:jc w:val="both"/>
              <w:rPr>
                <w:lang w:val="vi-VN"/>
              </w:rPr>
            </w:pPr>
          </w:p>
          <w:p w14:paraId="0693E5B2" w14:textId="77777777" w:rsidR="0006082A" w:rsidRDefault="0006082A" w:rsidP="0098155B">
            <w:pPr>
              <w:pStyle w:val="ListParagraph"/>
              <w:spacing w:line="360" w:lineRule="auto"/>
              <w:ind w:left="0"/>
              <w:jc w:val="both"/>
              <w:rPr>
                <w:sz w:val="24"/>
                <w:szCs w:val="24"/>
                <w:lang w:val="vi-VN"/>
              </w:rPr>
            </w:pPr>
            <w:r>
              <w:rPr>
                <w:noProof/>
              </w:rPr>
              <w:drawing>
                <wp:inline distT="0" distB="0" distL="0" distR="0" wp14:anchorId="1F2DF481" wp14:editId="150623EF">
                  <wp:extent cx="3827638" cy="1026480"/>
                  <wp:effectExtent l="0" t="0" r="1905"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899637" cy="1045788"/>
                          </a:xfrm>
                          <a:prstGeom prst="rect">
                            <a:avLst/>
                          </a:prstGeom>
                        </pic:spPr>
                      </pic:pic>
                    </a:graphicData>
                  </a:graphic>
                </wp:inline>
              </w:drawing>
            </w:r>
          </w:p>
          <w:p w14:paraId="72DF9542" w14:textId="77777777" w:rsidR="0006082A" w:rsidRDefault="0006082A" w:rsidP="0098155B">
            <w:pPr>
              <w:pStyle w:val="ListParagraph"/>
              <w:spacing w:line="360" w:lineRule="auto"/>
              <w:ind w:left="0"/>
              <w:jc w:val="both"/>
              <w:rPr>
                <w:sz w:val="24"/>
                <w:szCs w:val="24"/>
                <w:lang w:val="vi-VN"/>
              </w:rPr>
            </w:pPr>
            <w:r>
              <w:rPr>
                <w:noProof/>
              </w:rPr>
              <w:drawing>
                <wp:inline distT="0" distB="0" distL="0" distR="0" wp14:anchorId="2E24D4C0" wp14:editId="38575545">
                  <wp:extent cx="3786695" cy="1002311"/>
                  <wp:effectExtent l="0" t="0" r="4445"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878960" cy="1026733"/>
                          </a:xfrm>
                          <a:prstGeom prst="rect">
                            <a:avLst/>
                          </a:prstGeom>
                        </pic:spPr>
                      </pic:pic>
                    </a:graphicData>
                  </a:graphic>
                </wp:inline>
              </w:drawing>
            </w:r>
          </w:p>
        </w:tc>
      </w:tr>
      <w:tr w:rsidR="00AB0320" w14:paraId="4D93F846" w14:textId="77777777" w:rsidTr="005B5F8B">
        <w:trPr>
          <w:trHeight w:val="7010"/>
        </w:trPr>
        <w:tc>
          <w:tcPr>
            <w:tcW w:w="2610" w:type="dxa"/>
          </w:tcPr>
          <w:p w14:paraId="67A6BCBA" w14:textId="6BE4182C" w:rsidR="00381F84" w:rsidRPr="005B5F8B" w:rsidRDefault="00644FFE" w:rsidP="0098155B">
            <w:pPr>
              <w:pStyle w:val="ListParagraph"/>
              <w:spacing w:line="360" w:lineRule="auto"/>
              <w:ind w:left="0"/>
              <w:jc w:val="both"/>
              <w:rPr>
                <w:szCs w:val="28"/>
                <w:lang w:val="en-GB"/>
              </w:rPr>
            </w:pPr>
            <w:r w:rsidRPr="005B5F8B">
              <w:rPr>
                <w:szCs w:val="28"/>
                <w:lang w:val="en-GB"/>
              </w:rPr>
              <w:lastRenderedPageBreak/>
              <w:t>Có hàng trăm món ăn phong phú từ các c</w:t>
            </w:r>
            <w:r w:rsidR="0098155B" w:rsidRPr="005B5F8B">
              <w:rPr>
                <w:szCs w:val="28"/>
                <w:lang w:val="en-GB"/>
              </w:rPr>
              <w:t>ử</w:t>
            </w:r>
            <w:r w:rsidRPr="005B5F8B">
              <w:rPr>
                <w:szCs w:val="28"/>
                <w:lang w:val="en-GB"/>
              </w:rPr>
              <w:t xml:space="preserve">a hàng </w:t>
            </w:r>
            <w:r w:rsidR="0050701F" w:rsidRPr="005B5F8B">
              <w:rPr>
                <w:szCs w:val="28"/>
                <w:lang w:val="en-GB"/>
              </w:rPr>
              <w:t>được sắp xếp theo nhiều thể loại khác nhau</w:t>
            </w:r>
            <w:r w:rsidR="00AB0320" w:rsidRPr="005B5F8B">
              <w:rPr>
                <w:szCs w:val="28"/>
                <w:lang w:val="en-GB"/>
              </w:rPr>
              <w:t xml:space="preserve"> như:</w:t>
            </w:r>
            <w:r w:rsidR="0098155B" w:rsidRPr="005B5F8B">
              <w:rPr>
                <w:szCs w:val="28"/>
                <w:lang w:val="en-GB"/>
              </w:rPr>
              <w:t xml:space="preserve"> </w:t>
            </w:r>
            <w:r w:rsidR="00AB0320" w:rsidRPr="005B5F8B">
              <w:rPr>
                <w:szCs w:val="28"/>
                <w:lang w:val="en-GB"/>
              </w:rPr>
              <w:t>trà sữa, ăn vặt, ăn sáng, ăn trưa, ăn tối, ăn chay...</w:t>
            </w:r>
          </w:p>
          <w:p w14:paraId="4481D633" w14:textId="288046D3" w:rsidR="00AB0320" w:rsidRPr="005B5F8B" w:rsidRDefault="00AB0320" w:rsidP="0098155B">
            <w:pPr>
              <w:pStyle w:val="ListParagraph"/>
              <w:spacing w:line="360" w:lineRule="auto"/>
              <w:ind w:left="0"/>
              <w:jc w:val="both"/>
              <w:rPr>
                <w:szCs w:val="28"/>
                <w:lang w:val="en-GB"/>
              </w:rPr>
            </w:pPr>
            <w:r w:rsidRPr="005B5F8B">
              <w:rPr>
                <w:szCs w:val="28"/>
                <w:lang w:val="en-GB"/>
              </w:rPr>
              <w:t>Các cửa hàng cũng được chia thành nhiều loại cửa hàng như:</w:t>
            </w:r>
            <w:r w:rsidR="0098155B" w:rsidRPr="005B5F8B">
              <w:rPr>
                <w:szCs w:val="28"/>
                <w:lang w:val="en-GB"/>
              </w:rPr>
              <w:t xml:space="preserve"> </w:t>
            </w:r>
            <w:r w:rsidRPr="005B5F8B">
              <w:rPr>
                <w:szCs w:val="28"/>
                <w:lang w:val="en-GB"/>
              </w:rPr>
              <w:t>cửa hàng gần bạn nhất, thử quán mới, đang khuyến mãi, thương hiệu quen thuộc, cửa hàng chu đáo, ...</w:t>
            </w:r>
          </w:p>
        </w:tc>
        <w:tc>
          <w:tcPr>
            <w:tcW w:w="7261" w:type="dxa"/>
          </w:tcPr>
          <w:p w14:paraId="252E828E" w14:textId="04534F97" w:rsidR="00381F84" w:rsidRPr="00A64C69" w:rsidRDefault="00381F84" w:rsidP="0098155B">
            <w:pPr>
              <w:pStyle w:val="ListParagraph"/>
              <w:spacing w:line="360" w:lineRule="auto"/>
              <w:ind w:left="0"/>
              <w:jc w:val="both"/>
              <w:rPr>
                <w:lang w:val="vi-VN"/>
              </w:rPr>
            </w:pPr>
          </w:p>
          <w:p w14:paraId="0B210AB5" w14:textId="13AA6CDA" w:rsidR="00381F84" w:rsidRDefault="00381F84" w:rsidP="0098155B">
            <w:pPr>
              <w:pStyle w:val="ListParagraph"/>
              <w:spacing w:line="360" w:lineRule="auto"/>
              <w:ind w:left="72"/>
              <w:jc w:val="both"/>
              <w:rPr>
                <w:noProof/>
              </w:rPr>
            </w:pPr>
            <w:r>
              <w:rPr>
                <w:noProof/>
              </w:rPr>
              <w:drawing>
                <wp:inline distT="0" distB="0" distL="0" distR="0" wp14:anchorId="0C1EA41E" wp14:editId="5926FB55">
                  <wp:extent cx="4339988" cy="656976"/>
                  <wp:effectExtent l="0" t="0" r="381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587773" cy="694485"/>
                          </a:xfrm>
                          <a:prstGeom prst="rect">
                            <a:avLst/>
                          </a:prstGeom>
                        </pic:spPr>
                      </pic:pic>
                    </a:graphicData>
                  </a:graphic>
                </wp:inline>
              </w:drawing>
            </w:r>
          </w:p>
          <w:p w14:paraId="52D60DA1" w14:textId="77777777" w:rsidR="0006082A" w:rsidRDefault="00381F84" w:rsidP="0098155B">
            <w:pPr>
              <w:pStyle w:val="ListParagraph"/>
              <w:spacing w:line="360" w:lineRule="auto"/>
              <w:ind w:left="0"/>
              <w:jc w:val="both"/>
              <w:rPr>
                <w:sz w:val="24"/>
                <w:szCs w:val="24"/>
                <w:lang w:val="vi-VN"/>
              </w:rPr>
            </w:pPr>
            <w:r>
              <w:rPr>
                <w:noProof/>
              </w:rPr>
              <w:drawing>
                <wp:inline distT="0" distB="0" distL="0" distR="0" wp14:anchorId="15DB0569" wp14:editId="6246EDE5">
                  <wp:extent cx="4392087" cy="1372861"/>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417660" cy="1380855"/>
                          </a:xfrm>
                          <a:prstGeom prst="rect">
                            <a:avLst/>
                          </a:prstGeom>
                        </pic:spPr>
                      </pic:pic>
                    </a:graphicData>
                  </a:graphic>
                </wp:inline>
              </w:drawing>
            </w:r>
          </w:p>
          <w:p w14:paraId="44034C53" w14:textId="58DA423C" w:rsidR="00AB0320" w:rsidRDefault="00AB0320" w:rsidP="0098155B">
            <w:pPr>
              <w:pStyle w:val="ListParagraph"/>
              <w:spacing w:line="360" w:lineRule="auto"/>
              <w:ind w:left="0"/>
              <w:jc w:val="both"/>
              <w:rPr>
                <w:sz w:val="24"/>
                <w:szCs w:val="24"/>
                <w:lang w:val="vi-VN"/>
              </w:rPr>
            </w:pPr>
            <w:r>
              <w:rPr>
                <w:noProof/>
              </w:rPr>
              <w:drawing>
                <wp:inline distT="0" distB="0" distL="0" distR="0" wp14:anchorId="482BEA96" wp14:editId="3E6F01B0">
                  <wp:extent cx="4449960" cy="1248116"/>
                  <wp:effectExtent l="0" t="0" r="8255"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501490" cy="1262569"/>
                          </a:xfrm>
                          <a:prstGeom prst="rect">
                            <a:avLst/>
                          </a:prstGeom>
                        </pic:spPr>
                      </pic:pic>
                    </a:graphicData>
                  </a:graphic>
                </wp:inline>
              </w:drawing>
            </w:r>
          </w:p>
        </w:tc>
      </w:tr>
      <w:tr w:rsidR="00F3153B" w14:paraId="3771DF6C" w14:textId="77777777" w:rsidTr="00381F84">
        <w:tc>
          <w:tcPr>
            <w:tcW w:w="2610" w:type="dxa"/>
          </w:tcPr>
          <w:p w14:paraId="580776E8" w14:textId="62E118D5" w:rsidR="00F3153B" w:rsidRPr="005B5F8B" w:rsidRDefault="00F3153B" w:rsidP="0098155B">
            <w:pPr>
              <w:pStyle w:val="ListParagraph"/>
              <w:spacing w:line="360" w:lineRule="auto"/>
              <w:ind w:left="0"/>
              <w:jc w:val="both"/>
              <w:rPr>
                <w:szCs w:val="28"/>
                <w:lang w:val="en-GB"/>
              </w:rPr>
            </w:pPr>
            <w:r w:rsidRPr="005B5F8B">
              <w:rPr>
                <w:szCs w:val="28"/>
                <w:lang w:val="en-GB"/>
              </w:rPr>
              <w:t>Chỉ cần vào chọn mua ngay khi nhìn thấy món ăn  để thêm món ăn vào giỏ hàng một cách dễ dàng.</w:t>
            </w:r>
          </w:p>
        </w:tc>
        <w:tc>
          <w:tcPr>
            <w:tcW w:w="7261" w:type="dxa"/>
          </w:tcPr>
          <w:p w14:paraId="33E05842" w14:textId="6F319BBE" w:rsidR="00F3153B" w:rsidRDefault="005B5F8B" w:rsidP="0098155B">
            <w:pPr>
              <w:pStyle w:val="ListParagraph"/>
              <w:spacing w:line="360" w:lineRule="auto"/>
              <w:ind w:left="0"/>
              <w:jc w:val="both"/>
              <w:rPr>
                <w:noProof/>
              </w:rPr>
            </w:pPr>
            <w:r>
              <w:rPr>
                <w:noProof/>
              </w:rPr>
              <w:drawing>
                <wp:anchor distT="0" distB="0" distL="114300" distR="114300" simplePos="0" relativeHeight="251658244" behindDoc="0" locked="0" layoutInCell="1" allowOverlap="1" wp14:anchorId="745EA569" wp14:editId="3B7E8B0B">
                  <wp:simplePos x="0" y="0"/>
                  <wp:positionH relativeFrom="column">
                    <wp:posOffset>-32385</wp:posOffset>
                  </wp:positionH>
                  <wp:positionV relativeFrom="paragraph">
                    <wp:posOffset>29845</wp:posOffset>
                  </wp:positionV>
                  <wp:extent cx="3863975" cy="1845130"/>
                  <wp:effectExtent l="0" t="0" r="3175" b="3175"/>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863975" cy="1845130"/>
                          </a:xfrm>
                          <a:prstGeom prst="rect">
                            <a:avLst/>
                          </a:prstGeom>
                        </pic:spPr>
                      </pic:pic>
                    </a:graphicData>
                  </a:graphic>
                </wp:anchor>
              </w:drawing>
            </w:r>
          </w:p>
          <w:p w14:paraId="31698075" w14:textId="7F5807D6" w:rsidR="00F3153B" w:rsidRDefault="00F3153B" w:rsidP="0098155B">
            <w:pPr>
              <w:pStyle w:val="ListParagraph"/>
              <w:spacing w:line="360" w:lineRule="auto"/>
              <w:ind w:left="0"/>
              <w:jc w:val="both"/>
              <w:rPr>
                <w:noProof/>
              </w:rPr>
            </w:pPr>
          </w:p>
        </w:tc>
      </w:tr>
      <w:tr w:rsidR="00F3153B" w14:paraId="74C6D715" w14:textId="77777777" w:rsidTr="00381F84">
        <w:tc>
          <w:tcPr>
            <w:tcW w:w="2610" w:type="dxa"/>
          </w:tcPr>
          <w:p w14:paraId="1A4DD947" w14:textId="4CDBEF07" w:rsidR="00F3153B" w:rsidRPr="005B5F8B" w:rsidRDefault="00F3153B" w:rsidP="0098155B">
            <w:pPr>
              <w:pStyle w:val="ListParagraph"/>
              <w:spacing w:line="360" w:lineRule="auto"/>
              <w:ind w:left="0"/>
              <w:jc w:val="both"/>
              <w:rPr>
                <w:szCs w:val="28"/>
                <w:lang w:val="en-GB"/>
              </w:rPr>
            </w:pPr>
            <w:r w:rsidRPr="005B5F8B">
              <w:rPr>
                <w:szCs w:val="28"/>
                <w:lang w:val="en-GB"/>
              </w:rPr>
              <w:t>Chỉ cần chọn lựa sản phẩm bạn muốn mua, chọn vị trí là bạn đã có ngay tất cả những sản phẩm tương tự đang mở cửa gần bạn nhất.</w:t>
            </w:r>
          </w:p>
        </w:tc>
        <w:tc>
          <w:tcPr>
            <w:tcW w:w="7261" w:type="dxa"/>
          </w:tcPr>
          <w:p w14:paraId="53300BE9" w14:textId="1E6B0604" w:rsidR="00F3153B" w:rsidRDefault="005B5F8B" w:rsidP="0098155B">
            <w:pPr>
              <w:pStyle w:val="ListParagraph"/>
              <w:spacing w:line="360" w:lineRule="auto"/>
              <w:ind w:left="0"/>
              <w:jc w:val="both"/>
              <w:rPr>
                <w:noProof/>
              </w:rPr>
            </w:pPr>
            <w:r>
              <w:rPr>
                <w:noProof/>
              </w:rPr>
              <w:drawing>
                <wp:anchor distT="0" distB="0" distL="114300" distR="114300" simplePos="0" relativeHeight="251658243" behindDoc="0" locked="0" layoutInCell="1" allowOverlap="1" wp14:anchorId="01BD0728" wp14:editId="14517965">
                  <wp:simplePos x="0" y="0"/>
                  <wp:positionH relativeFrom="column">
                    <wp:posOffset>173990</wp:posOffset>
                  </wp:positionH>
                  <wp:positionV relativeFrom="paragraph">
                    <wp:posOffset>23495</wp:posOffset>
                  </wp:positionV>
                  <wp:extent cx="3268753" cy="1763789"/>
                  <wp:effectExtent l="0" t="0" r="8255" b="8255"/>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268753" cy="1763789"/>
                          </a:xfrm>
                          <a:prstGeom prst="rect">
                            <a:avLst/>
                          </a:prstGeom>
                        </pic:spPr>
                      </pic:pic>
                    </a:graphicData>
                  </a:graphic>
                </wp:anchor>
              </w:drawing>
            </w:r>
          </w:p>
          <w:p w14:paraId="379546B8" w14:textId="37C512B2" w:rsidR="00F3153B" w:rsidRDefault="00F3153B" w:rsidP="0098155B">
            <w:pPr>
              <w:pStyle w:val="ListParagraph"/>
              <w:spacing w:line="360" w:lineRule="auto"/>
              <w:ind w:left="0"/>
              <w:jc w:val="both"/>
              <w:rPr>
                <w:noProof/>
              </w:rPr>
            </w:pPr>
          </w:p>
        </w:tc>
      </w:tr>
    </w:tbl>
    <w:p w14:paraId="35E9FD1C" w14:textId="77777777" w:rsidR="00F3153B" w:rsidRDefault="00F3153B" w:rsidP="0098155B">
      <w:pPr>
        <w:jc w:val="both"/>
        <w:rPr>
          <w:b/>
          <w:i/>
          <w:sz w:val="24"/>
          <w:szCs w:val="24"/>
          <w:lang w:val="vi-VN"/>
        </w:rPr>
      </w:pPr>
    </w:p>
    <w:p w14:paraId="481CDBFD" w14:textId="6DB78EB1" w:rsidR="0006082A" w:rsidRPr="005B5F8B" w:rsidRDefault="0006082A" w:rsidP="00352C60">
      <w:pPr>
        <w:spacing w:before="120" w:line="360" w:lineRule="auto"/>
        <w:jc w:val="both"/>
        <w:rPr>
          <w:bCs/>
          <w:i/>
          <w:szCs w:val="28"/>
          <w:lang w:val="vi-VN"/>
        </w:rPr>
      </w:pPr>
      <w:r w:rsidRPr="005B5F8B">
        <w:rPr>
          <w:bCs/>
          <w:i/>
          <w:szCs w:val="28"/>
          <w:lang w:val="vi-VN"/>
        </w:rPr>
        <w:lastRenderedPageBreak/>
        <w:t xml:space="preserve">Nhược điểm </w:t>
      </w:r>
    </w:p>
    <w:tbl>
      <w:tblPr>
        <w:tblStyle w:val="TableGrid"/>
        <w:tblW w:w="0" w:type="auto"/>
        <w:tblInd w:w="-5" w:type="dxa"/>
        <w:tblLook w:val="04A0" w:firstRow="1" w:lastRow="0" w:firstColumn="1" w:lastColumn="0" w:noHBand="0" w:noVBand="1"/>
      </w:tblPr>
      <w:tblGrid>
        <w:gridCol w:w="2755"/>
        <w:gridCol w:w="7116"/>
      </w:tblGrid>
      <w:tr w:rsidR="0006082A" w14:paraId="2D10B7A8" w14:textId="77777777" w:rsidTr="004C4F13">
        <w:tc>
          <w:tcPr>
            <w:tcW w:w="2880" w:type="dxa"/>
          </w:tcPr>
          <w:p w14:paraId="1630541A" w14:textId="2085014D" w:rsidR="0006082A" w:rsidRPr="005B5F8B" w:rsidRDefault="00352C60" w:rsidP="0098155B">
            <w:pPr>
              <w:pStyle w:val="ListParagraph"/>
              <w:spacing w:line="360" w:lineRule="auto"/>
              <w:ind w:left="0"/>
              <w:jc w:val="both"/>
              <w:rPr>
                <w:szCs w:val="28"/>
                <w:lang w:val="en-GB"/>
              </w:rPr>
            </w:pPr>
            <w:r w:rsidRPr="005B5F8B">
              <w:rPr>
                <w:szCs w:val="28"/>
                <w:lang w:val="en-GB"/>
              </w:rPr>
              <w:t>Nhược điểm</w:t>
            </w:r>
          </w:p>
        </w:tc>
        <w:tc>
          <w:tcPr>
            <w:tcW w:w="6991" w:type="dxa"/>
          </w:tcPr>
          <w:p w14:paraId="57171F18" w14:textId="53AB7B43" w:rsidR="0006082A" w:rsidRPr="005B5F8B" w:rsidRDefault="00352C60" w:rsidP="0098155B">
            <w:pPr>
              <w:pStyle w:val="ListParagraph"/>
              <w:spacing w:line="360" w:lineRule="auto"/>
              <w:ind w:left="0"/>
              <w:jc w:val="both"/>
              <w:rPr>
                <w:szCs w:val="28"/>
                <w:lang w:val="en-GB"/>
              </w:rPr>
            </w:pPr>
            <w:r w:rsidRPr="005B5F8B">
              <w:rPr>
                <w:szCs w:val="28"/>
                <w:lang w:val="en-GB"/>
              </w:rPr>
              <w:t>Minh hoạ</w:t>
            </w:r>
          </w:p>
        </w:tc>
      </w:tr>
      <w:tr w:rsidR="0006082A" w14:paraId="7A8E4524" w14:textId="77777777" w:rsidTr="004C4F13">
        <w:tc>
          <w:tcPr>
            <w:tcW w:w="2880" w:type="dxa"/>
          </w:tcPr>
          <w:p w14:paraId="75627CFF" w14:textId="55590842" w:rsidR="0006082A" w:rsidRPr="005B5F8B" w:rsidRDefault="0006082A" w:rsidP="0098155B">
            <w:pPr>
              <w:pStyle w:val="ListParagraph"/>
              <w:spacing w:line="360" w:lineRule="auto"/>
              <w:ind w:left="0"/>
              <w:jc w:val="both"/>
              <w:rPr>
                <w:szCs w:val="28"/>
                <w:lang w:val="en-GB"/>
              </w:rPr>
            </w:pPr>
            <w:r w:rsidRPr="005B5F8B">
              <w:rPr>
                <w:szCs w:val="28"/>
                <w:lang w:val="en-GB"/>
              </w:rPr>
              <w:t>Cũng</w:t>
            </w:r>
            <w:r w:rsidR="00352C60" w:rsidRPr="005B5F8B">
              <w:rPr>
                <w:szCs w:val="28"/>
                <w:lang w:val="en-GB"/>
              </w:rPr>
              <w:t xml:space="preserve"> </w:t>
            </w:r>
            <w:r w:rsidR="00D20390" w:rsidRPr="005B5F8B">
              <w:rPr>
                <w:szCs w:val="28"/>
                <w:lang w:val="en-GB"/>
              </w:rPr>
              <w:t>giống như</w:t>
            </w:r>
            <w:r w:rsidRPr="005B5F8B">
              <w:rPr>
                <w:szCs w:val="28"/>
                <w:lang w:val="en-GB"/>
              </w:rPr>
              <w:t xml:space="preserve"> Shop</w:t>
            </w:r>
            <w:r w:rsidR="002B5702" w:rsidRPr="005B5F8B">
              <w:rPr>
                <w:szCs w:val="28"/>
                <w:lang w:val="en-GB"/>
              </w:rPr>
              <w:t>e</w:t>
            </w:r>
            <w:r w:rsidRPr="005B5F8B">
              <w:rPr>
                <w:szCs w:val="28"/>
                <w:lang w:val="en-GB"/>
              </w:rPr>
              <w:t>e</w:t>
            </w:r>
            <w:r w:rsidR="00352C60" w:rsidRPr="005B5F8B">
              <w:rPr>
                <w:szCs w:val="28"/>
                <w:lang w:val="en-GB"/>
              </w:rPr>
              <w:t>Food</w:t>
            </w:r>
            <w:r w:rsidRPr="005B5F8B">
              <w:rPr>
                <w:szCs w:val="28"/>
                <w:lang w:val="en-GB"/>
              </w:rPr>
              <w:t>. Mỗi của hàng có một giỏ hàng riêng gây bất tiện cho người dùng khi quay lại các món muốn ăn hay các quán ăn mà mình thích trước đó.</w:t>
            </w:r>
          </w:p>
        </w:tc>
        <w:tc>
          <w:tcPr>
            <w:tcW w:w="6991" w:type="dxa"/>
          </w:tcPr>
          <w:p w14:paraId="0B2B542B" w14:textId="77777777" w:rsidR="00CE0687" w:rsidRDefault="00CE0687" w:rsidP="0098155B">
            <w:pPr>
              <w:pStyle w:val="ListParagraph"/>
              <w:spacing w:line="360" w:lineRule="auto"/>
              <w:ind w:left="0"/>
              <w:jc w:val="both"/>
              <w:rPr>
                <w:b/>
                <w:noProof/>
              </w:rPr>
            </w:pPr>
          </w:p>
          <w:p w14:paraId="36583815" w14:textId="77777777" w:rsidR="00CE0687" w:rsidRDefault="00CE0687" w:rsidP="0098155B">
            <w:pPr>
              <w:pStyle w:val="ListParagraph"/>
              <w:spacing w:line="360" w:lineRule="auto"/>
              <w:ind w:left="0"/>
              <w:jc w:val="both"/>
              <w:rPr>
                <w:b/>
                <w:noProof/>
              </w:rPr>
            </w:pPr>
          </w:p>
          <w:p w14:paraId="5E624217" w14:textId="1848A7C0" w:rsidR="0006082A" w:rsidRPr="000F46F3" w:rsidRDefault="0006082A" w:rsidP="0098155B">
            <w:pPr>
              <w:pStyle w:val="ListParagraph"/>
              <w:spacing w:line="360" w:lineRule="auto"/>
              <w:ind w:left="0"/>
              <w:jc w:val="both"/>
              <w:rPr>
                <w:b/>
                <w:sz w:val="24"/>
                <w:szCs w:val="24"/>
                <w:lang w:val="vi-VN"/>
              </w:rPr>
            </w:pPr>
            <w:r w:rsidRPr="000F46F3">
              <w:rPr>
                <w:b/>
                <w:noProof/>
              </w:rPr>
              <w:drawing>
                <wp:inline distT="0" distB="0" distL="0" distR="0" wp14:anchorId="3A4E3770" wp14:editId="1340673C">
                  <wp:extent cx="4372732" cy="113347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398734" cy="1140215"/>
                          </a:xfrm>
                          <a:prstGeom prst="rect">
                            <a:avLst/>
                          </a:prstGeom>
                        </pic:spPr>
                      </pic:pic>
                    </a:graphicData>
                  </a:graphic>
                </wp:inline>
              </w:drawing>
            </w:r>
          </w:p>
        </w:tc>
      </w:tr>
      <w:tr w:rsidR="0006082A" w14:paraId="66D547BC" w14:textId="77777777" w:rsidTr="004C4F13">
        <w:tc>
          <w:tcPr>
            <w:tcW w:w="2880" w:type="dxa"/>
          </w:tcPr>
          <w:p w14:paraId="59EAD4ED" w14:textId="4FB673E7" w:rsidR="0006082A" w:rsidRPr="005B5F8B" w:rsidRDefault="0050701F" w:rsidP="0098155B">
            <w:pPr>
              <w:pStyle w:val="ListParagraph"/>
              <w:spacing w:line="360" w:lineRule="auto"/>
              <w:ind w:left="0"/>
              <w:jc w:val="both"/>
              <w:rPr>
                <w:szCs w:val="28"/>
                <w:lang w:val="en-GB"/>
              </w:rPr>
            </w:pPr>
            <w:r w:rsidRPr="005B5F8B">
              <w:rPr>
                <w:szCs w:val="28"/>
                <w:lang w:val="en-GB"/>
              </w:rPr>
              <w:t>Không có bất mục đánh giá món ăn của</w:t>
            </w:r>
            <w:r w:rsidR="00720E88" w:rsidRPr="005B5F8B">
              <w:rPr>
                <w:szCs w:val="28"/>
                <w:lang w:val="en-GB"/>
              </w:rPr>
              <w:t xml:space="preserve"> cửa hàng</w:t>
            </w:r>
            <w:r w:rsidRPr="005B5F8B">
              <w:rPr>
                <w:szCs w:val="28"/>
                <w:lang w:val="en-GB"/>
              </w:rPr>
              <w:t>. Người dùng không nhìn thấy bất kỳ thông tin hữu ích nào của món ăn trừ giá cả và vị trí.</w:t>
            </w:r>
          </w:p>
          <w:p w14:paraId="3EFF7FA6" w14:textId="108E4930" w:rsidR="00F3153B" w:rsidRPr="005B5F8B" w:rsidRDefault="00F3153B" w:rsidP="0098155B">
            <w:pPr>
              <w:pStyle w:val="ListParagraph"/>
              <w:spacing w:line="360" w:lineRule="auto"/>
              <w:ind w:left="0"/>
              <w:jc w:val="both"/>
              <w:rPr>
                <w:szCs w:val="28"/>
                <w:lang w:val="en-GB"/>
              </w:rPr>
            </w:pPr>
            <w:r w:rsidRPr="005B5F8B">
              <w:rPr>
                <w:szCs w:val="28"/>
                <w:lang w:val="en-GB"/>
              </w:rPr>
              <w:t>Không có thông tin giới thiệu chi tiết</w:t>
            </w:r>
            <w:r w:rsidR="00BE3EEE" w:rsidRPr="005B5F8B">
              <w:rPr>
                <w:szCs w:val="28"/>
                <w:lang w:val="en-GB"/>
              </w:rPr>
              <w:t xml:space="preserve">, </w:t>
            </w:r>
            <w:r w:rsidRPr="005B5F8B">
              <w:rPr>
                <w:szCs w:val="28"/>
                <w:lang w:val="en-GB"/>
              </w:rPr>
              <w:t>giờ đóng của mở c</w:t>
            </w:r>
            <w:r w:rsidR="00720E88" w:rsidRPr="005B5F8B">
              <w:rPr>
                <w:szCs w:val="28"/>
                <w:lang w:val="en-GB"/>
              </w:rPr>
              <w:t>ử</w:t>
            </w:r>
            <w:r w:rsidRPr="005B5F8B">
              <w:rPr>
                <w:szCs w:val="28"/>
                <w:lang w:val="en-GB"/>
              </w:rPr>
              <w:t>a</w:t>
            </w:r>
            <w:r w:rsidR="00BE3EEE" w:rsidRPr="005B5F8B">
              <w:rPr>
                <w:szCs w:val="28"/>
                <w:lang w:val="en-GB"/>
              </w:rPr>
              <w:t xml:space="preserve"> của cửa hàng.</w:t>
            </w:r>
          </w:p>
        </w:tc>
        <w:tc>
          <w:tcPr>
            <w:tcW w:w="6991" w:type="dxa"/>
          </w:tcPr>
          <w:p w14:paraId="6AD0C9A9" w14:textId="03793AC4" w:rsidR="0006082A" w:rsidRPr="000F46F3" w:rsidRDefault="0050701F" w:rsidP="0098155B">
            <w:pPr>
              <w:pStyle w:val="ListParagraph"/>
              <w:spacing w:line="360" w:lineRule="auto"/>
              <w:ind w:left="0"/>
              <w:jc w:val="both"/>
              <w:rPr>
                <w:b/>
                <w:sz w:val="24"/>
                <w:szCs w:val="24"/>
                <w:lang w:val="vi-VN"/>
              </w:rPr>
            </w:pPr>
            <w:r>
              <w:rPr>
                <w:noProof/>
              </w:rPr>
              <w:drawing>
                <wp:inline distT="0" distB="0" distL="0" distR="0" wp14:anchorId="5CD0261A" wp14:editId="2034B8C1">
                  <wp:extent cx="3284855" cy="227638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321057" cy="2301471"/>
                          </a:xfrm>
                          <a:prstGeom prst="rect">
                            <a:avLst/>
                          </a:prstGeom>
                        </pic:spPr>
                      </pic:pic>
                    </a:graphicData>
                  </a:graphic>
                </wp:inline>
              </w:drawing>
            </w:r>
          </w:p>
        </w:tc>
      </w:tr>
      <w:tr w:rsidR="00904EF9" w14:paraId="1D51ECBB" w14:textId="77777777" w:rsidTr="004C4F13">
        <w:tc>
          <w:tcPr>
            <w:tcW w:w="2880" w:type="dxa"/>
          </w:tcPr>
          <w:p w14:paraId="2204B249" w14:textId="77777777" w:rsidR="00904EF9" w:rsidRPr="005B5F8B" w:rsidRDefault="00904EF9" w:rsidP="0098155B">
            <w:pPr>
              <w:pStyle w:val="ListParagraph"/>
              <w:spacing w:line="360" w:lineRule="auto"/>
              <w:ind w:left="0"/>
              <w:jc w:val="both"/>
              <w:rPr>
                <w:szCs w:val="28"/>
                <w:lang w:val="en-GB"/>
              </w:rPr>
            </w:pPr>
            <w:r w:rsidRPr="005B5F8B">
              <w:rPr>
                <w:szCs w:val="28"/>
                <w:lang w:val="en-GB"/>
              </w:rPr>
              <w:t>Bắt buộc phải tải app về để đăng ký thì mới có thể mua sản phẩm gây mấy thời gian cho người dùng.</w:t>
            </w:r>
          </w:p>
          <w:p w14:paraId="256D0C99" w14:textId="6BA4E99F" w:rsidR="00904EF9" w:rsidRPr="005B5F8B" w:rsidRDefault="00904EF9" w:rsidP="0098155B">
            <w:pPr>
              <w:pStyle w:val="ListParagraph"/>
              <w:spacing w:line="360" w:lineRule="auto"/>
              <w:ind w:left="0"/>
              <w:jc w:val="both"/>
              <w:rPr>
                <w:szCs w:val="28"/>
                <w:lang w:val="en-GB"/>
              </w:rPr>
            </w:pPr>
          </w:p>
        </w:tc>
        <w:tc>
          <w:tcPr>
            <w:tcW w:w="6991" w:type="dxa"/>
          </w:tcPr>
          <w:p w14:paraId="6389175B" w14:textId="12EB6AC7" w:rsidR="00904EF9" w:rsidRDefault="00904EF9" w:rsidP="0098155B">
            <w:pPr>
              <w:pStyle w:val="ListParagraph"/>
              <w:spacing w:line="360" w:lineRule="auto"/>
              <w:ind w:left="0"/>
              <w:jc w:val="both"/>
              <w:rPr>
                <w:noProof/>
              </w:rPr>
            </w:pPr>
            <w:r>
              <w:rPr>
                <w:noProof/>
              </w:rPr>
              <w:drawing>
                <wp:inline distT="0" distB="0" distL="0" distR="0" wp14:anchorId="6C6C1C4C" wp14:editId="5CF03E37">
                  <wp:extent cx="3116835" cy="2162175"/>
                  <wp:effectExtent l="0" t="0" r="762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124006" cy="2167149"/>
                          </a:xfrm>
                          <a:prstGeom prst="rect">
                            <a:avLst/>
                          </a:prstGeom>
                        </pic:spPr>
                      </pic:pic>
                    </a:graphicData>
                  </a:graphic>
                </wp:inline>
              </w:drawing>
            </w:r>
          </w:p>
        </w:tc>
      </w:tr>
      <w:tr w:rsidR="00904EF9" w14:paraId="602A9555" w14:textId="77777777" w:rsidTr="004C4F13">
        <w:tc>
          <w:tcPr>
            <w:tcW w:w="2880" w:type="dxa"/>
          </w:tcPr>
          <w:p w14:paraId="09655862" w14:textId="7D7F61D6" w:rsidR="00904EF9" w:rsidRPr="005B5F8B" w:rsidRDefault="00904EF9" w:rsidP="0098155B">
            <w:pPr>
              <w:pStyle w:val="ListParagraph"/>
              <w:spacing w:line="360" w:lineRule="auto"/>
              <w:ind w:left="0"/>
              <w:jc w:val="both"/>
              <w:rPr>
                <w:szCs w:val="28"/>
                <w:lang w:val="en-GB"/>
              </w:rPr>
            </w:pPr>
            <w:r w:rsidRPr="005B5F8B">
              <w:rPr>
                <w:szCs w:val="28"/>
                <w:lang w:val="en-GB"/>
              </w:rPr>
              <w:lastRenderedPageBreak/>
              <w:t>Đòi hỏi quá nhiều quyền riêng tư khi s</w:t>
            </w:r>
            <w:r w:rsidR="00FA772B" w:rsidRPr="005B5F8B">
              <w:rPr>
                <w:szCs w:val="28"/>
                <w:lang w:val="en-GB"/>
              </w:rPr>
              <w:t>ử</w:t>
            </w:r>
            <w:r w:rsidRPr="005B5F8B">
              <w:rPr>
                <w:szCs w:val="28"/>
                <w:lang w:val="en-GB"/>
              </w:rPr>
              <w:t xml:space="preserve"> dụng như cho phép truy cập vào danh bạ, bộ nhớ, chứng minh thư </w:t>
            </w:r>
            <w:r w:rsidR="00FA772B" w:rsidRPr="005B5F8B">
              <w:rPr>
                <w:szCs w:val="28"/>
                <w:lang w:val="en-GB"/>
              </w:rPr>
              <w:t>m</w:t>
            </w:r>
            <w:r w:rsidRPr="005B5F8B">
              <w:rPr>
                <w:szCs w:val="28"/>
                <w:lang w:val="en-GB"/>
              </w:rPr>
              <w:t>ặt trước mặt sau gây phi</w:t>
            </w:r>
            <w:r w:rsidR="00FA772B" w:rsidRPr="005B5F8B">
              <w:rPr>
                <w:szCs w:val="28"/>
                <w:lang w:val="en-GB"/>
              </w:rPr>
              <w:t>ền</w:t>
            </w:r>
            <w:r w:rsidRPr="005B5F8B">
              <w:rPr>
                <w:szCs w:val="28"/>
                <w:lang w:val="en-GB"/>
              </w:rPr>
              <w:t xml:space="preserve"> phức và lo ngại cho người dùng.</w:t>
            </w:r>
          </w:p>
        </w:tc>
        <w:tc>
          <w:tcPr>
            <w:tcW w:w="6991" w:type="dxa"/>
          </w:tcPr>
          <w:p w14:paraId="0FFC613A" w14:textId="4650F3D9" w:rsidR="00904EF9" w:rsidRDefault="00904EF9" w:rsidP="0098155B">
            <w:pPr>
              <w:pStyle w:val="ListParagraph"/>
              <w:spacing w:line="360" w:lineRule="auto"/>
              <w:ind w:left="0"/>
              <w:jc w:val="both"/>
              <w:rPr>
                <w:noProof/>
              </w:rPr>
            </w:pPr>
            <w:r>
              <w:rPr>
                <w:noProof/>
              </w:rPr>
              <w:drawing>
                <wp:inline distT="0" distB="0" distL="0" distR="0" wp14:anchorId="63EBA4F1" wp14:editId="24ED7FEA">
                  <wp:extent cx="2667000" cy="2354036"/>
                  <wp:effectExtent l="0" t="0" r="0" b="825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670851" cy="2357435"/>
                          </a:xfrm>
                          <a:prstGeom prst="rect">
                            <a:avLst/>
                          </a:prstGeom>
                        </pic:spPr>
                      </pic:pic>
                    </a:graphicData>
                  </a:graphic>
                </wp:inline>
              </w:drawing>
            </w:r>
          </w:p>
        </w:tc>
      </w:tr>
    </w:tbl>
    <w:p w14:paraId="42A6BC8E" w14:textId="71DA219B" w:rsidR="00DC7270" w:rsidRPr="00720E88" w:rsidRDefault="007A1554" w:rsidP="00720E88">
      <w:pPr>
        <w:pStyle w:val="Heading3"/>
        <w:spacing w:before="240"/>
        <w:rPr>
          <w:lang w:val="vi-VN"/>
        </w:rPr>
      </w:pPr>
      <w:r w:rsidRPr="00720E88">
        <w:rPr>
          <w:lang w:val="vi-VN"/>
        </w:rPr>
        <w:t>FLYFOOL</w:t>
      </w:r>
    </w:p>
    <w:p w14:paraId="663006C8" w14:textId="1AD947FB" w:rsidR="000F46F3" w:rsidRPr="005B5F8B" w:rsidRDefault="000F46F3" w:rsidP="00720E88">
      <w:pPr>
        <w:spacing w:before="120" w:line="360" w:lineRule="auto"/>
        <w:jc w:val="both"/>
        <w:rPr>
          <w:szCs w:val="28"/>
          <w:lang w:val="vi-VN"/>
        </w:rPr>
      </w:pPr>
      <w:r w:rsidRPr="005B5F8B">
        <w:rPr>
          <w:szCs w:val="28"/>
          <w:lang w:val="vi-VN"/>
        </w:rPr>
        <w:t>F</w:t>
      </w:r>
      <w:r w:rsidR="00FA772B" w:rsidRPr="005B5F8B">
        <w:rPr>
          <w:szCs w:val="28"/>
          <w:lang w:val="vi-VN"/>
        </w:rPr>
        <w:t>l</w:t>
      </w:r>
      <w:r w:rsidRPr="005B5F8B">
        <w:rPr>
          <w:szCs w:val="28"/>
          <w:lang w:val="vi-VN"/>
        </w:rPr>
        <w:t>yfood là dịch vụ giao thức ăn tận nhà. Thực đơn ngày càng đa dạng hóa đặc biệt với những món ăn cổ truyền.</w:t>
      </w:r>
    </w:p>
    <w:p w14:paraId="58483BEE" w14:textId="38CD783F" w:rsidR="000F46F3" w:rsidRPr="005B5F8B" w:rsidRDefault="000F46F3" w:rsidP="00720E88">
      <w:pPr>
        <w:spacing w:before="120" w:line="360" w:lineRule="auto"/>
        <w:jc w:val="both"/>
        <w:rPr>
          <w:rStyle w:val="Hyperlink"/>
          <w:color w:val="0070C0"/>
          <w:szCs w:val="28"/>
          <w:lang w:val="vi-VN"/>
        </w:rPr>
      </w:pPr>
      <w:r w:rsidRPr="005B5F8B">
        <w:rPr>
          <w:szCs w:val="28"/>
          <w:lang w:val="vi-VN"/>
        </w:rPr>
        <w:t xml:space="preserve">Website: </w:t>
      </w:r>
      <w:hyperlink r:id="rId42">
        <w:r w:rsidRPr="005B5F8B">
          <w:rPr>
            <w:rStyle w:val="Hyperlink"/>
            <w:color w:val="0070C0"/>
            <w:szCs w:val="28"/>
            <w:lang w:val="vi-VN"/>
          </w:rPr>
          <w:t>https://flyfood.vn/</w:t>
        </w:r>
      </w:hyperlink>
    </w:p>
    <w:p w14:paraId="3D8AE520" w14:textId="50A4FD22" w:rsidR="008D71C6" w:rsidRPr="005B5F8B" w:rsidRDefault="008D71C6" w:rsidP="0098155B">
      <w:pPr>
        <w:spacing w:before="120" w:line="360" w:lineRule="auto"/>
        <w:jc w:val="both"/>
        <w:rPr>
          <w:bCs/>
          <w:i/>
          <w:szCs w:val="28"/>
          <w:lang w:val="vi-VN"/>
        </w:rPr>
      </w:pPr>
      <w:r w:rsidRPr="005B5F8B">
        <w:rPr>
          <w:bCs/>
          <w:i/>
          <w:szCs w:val="28"/>
          <w:lang w:val="vi-VN"/>
        </w:rPr>
        <w:t xml:space="preserve">Ưu điểm </w:t>
      </w:r>
    </w:p>
    <w:tbl>
      <w:tblPr>
        <w:tblStyle w:val="TableGrid"/>
        <w:tblW w:w="0" w:type="auto"/>
        <w:tblInd w:w="-5" w:type="dxa"/>
        <w:tblLayout w:type="fixed"/>
        <w:tblLook w:val="04A0" w:firstRow="1" w:lastRow="0" w:firstColumn="1" w:lastColumn="0" w:noHBand="0" w:noVBand="1"/>
      </w:tblPr>
      <w:tblGrid>
        <w:gridCol w:w="2880"/>
        <w:gridCol w:w="6991"/>
      </w:tblGrid>
      <w:tr w:rsidR="008D71C6" w14:paraId="6DDE629F" w14:textId="77777777" w:rsidTr="008D71C6">
        <w:tc>
          <w:tcPr>
            <w:tcW w:w="2880" w:type="dxa"/>
          </w:tcPr>
          <w:p w14:paraId="564188DF" w14:textId="10980604" w:rsidR="008D71C6" w:rsidRPr="005B5F8B" w:rsidRDefault="008D71C6" w:rsidP="0098155B">
            <w:pPr>
              <w:pStyle w:val="ListParagraph"/>
              <w:spacing w:before="120" w:line="360" w:lineRule="auto"/>
              <w:ind w:left="0"/>
              <w:jc w:val="both"/>
              <w:rPr>
                <w:bCs/>
                <w:szCs w:val="28"/>
                <w:lang w:val="vi-VN"/>
              </w:rPr>
            </w:pPr>
            <w:r w:rsidRPr="005B5F8B">
              <w:rPr>
                <w:bCs/>
                <w:szCs w:val="28"/>
                <w:lang w:val="vi-VN"/>
              </w:rPr>
              <w:t>Ưu điểm</w:t>
            </w:r>
          </w:p>
        </w:tc>
        <w:tc>
          <w:tcPr>
            <w:tcW w:w="6991" w:type="dxa"/>
          </w:tcPr>
          <w:p w14:paraId="2B2CB9BD" w14:textId="6E6F2438" w:rsidR="008D71C6" w:rsidRPr="005B5F8B" w:rsidRDefault="008D71C6" w:rsidP="0098155B">
            <w:pPr>
              <w:pStyle w:val="ListParagraph"/>
              <w:spacing w:before="120" w:line="360" w:lineRule="auto"/>
              <w:ind w:left="0"/>
              <w:jc w:val="both"/>
              <w:rPr>
                <w:bCs/>
                <w:noProof/>
                <w:szCs w:val="28"/>
                <w:lang w:val="vi-VN"/>
              </w:rPr>
            </w:pPr>
            <w:r w:rsidRPr="005B5F8B">
              <w:rPr>
                <w:bCs/>
                <w:noProof/>
                <w:szCs w:val="28"/>
                <w:lang w:val="vi-VN"/>
              </w:rPr>
              <w:t>Minh họa</w:t>
            </w:r>
          </w:p>
        </w:tc>
      </w:tr>
      <w:tr w:rsidR="008D71C6" w14:paraId="6002E59E" w14:textId="77777777" w:rsidTr="008D71C6">
        <w:tc>
          <w:tcPr>
            <w:tcW w:w="2880" w:type="dxa"/>
          </w:tcPr>
          <w:p w14:paraId="7473204C" w14:textId="2B188A6F" w:rsidR="00F93B4F" w:rsidRPr="005B5F8B" w:rsidRDefault="000F46F3" w:rsidP="0098155B">
            <w:pPr>
              <w:pStyle w:val="ListParagraph"/>
              <w:spacing w:before="120" w:line="360" w:lineRule="auto"/>
              <w:ind w:left="0"/>
              <w:jc w:val="both"/>
              <w:rPr>
                <w:szCs w:val="28"/>
                <w:lang w:val="vi-VN"/>
              </w:rPr>
            </w:pPr>
            <w:r w:rsidRPr="005B5F8B">
              <w:rPr>
                <w:szCs w:val="28"/>
                <w:lang w:val="vi-VN"/>
              </w:rPr>
              <w:t xml:space="preserve">Flyfood là website bán đồ ăn online hướng tới chất lượng, đa dạng sản phẩm và dịch vụ phong phú. Vì vậy tất cả các món ăn trên đây đều ngon và đẹp mắt được chế </w:t>
            </w:r>
            <w:r w:rsidR="008D71C6" w:rsidRPr="005B5F8B">
              <w:rPr>
                <w:szCs w:val="28"/>
                <w:lang w:val="vi-VN"/>
              </w:rPr>
              <w:t>biến kỳ công</w:t>
            </w:r>
            <w:r w:rsidR="0015634F" w:rsidRPr="005B5F8B">
              <w:rPr>
                <w:szCs w:val="28"/>
                <w:lang w:val="vi-VN"/>
              </w:rPr>
              <w:t xml:space="preserve"> với mức giá cũng khá cao</w:t>
            </w:r>
            <w:r w:rsidR="008D71C6" w:rsidRPr="005B5F8B">
              <w:rPr>
                <w:szCs w:val="28"/>
                <w:lang w:val="vi-VN"/>
              </w:rPr>
              <w:t>.</w:t>
            </w:r>
          </w:p>
        </w:tc>
        <w:tc>
          <w:tcPr>
            <w:tcW w:w="6991" w:type="dxa"/>
          </w:tcPr>
          <w:p w14:paraId="7FAB0C46" w14:textId="56C1EACD" w:rsidR="00F93B4F" w:rsidRDefault="00761913" w:rsidP="0098155B">
            <w:pPr>
              <w:pStyle w:val="ListParagraph"/>
              <w:spacing w:before="120" w:line="360" w:lineRule="auto"/>
              <w:ind w:left="0"/>
              <w:jc w:val="both"/>
              <w:rPr>
                <w:sz w:val="24"/>
                <w:szCs w:val="24"/>
                <w:lang w:val="vi-VN"/>
              </w:rPr>
            </w:pPr>
            <w:r>
              <w:rPr>
                <w:noProof/>
              </w:rPr>
              <w:drawing>
                <wp:inline distT="0" distB="0" distL="0" distR="0" wp14:anchorId="6859AE3C" wp14:editId="537E25FD">
                  <wp:extent cx="4249225" cy="204716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370527" cy="2105605"/>
                          </a:xfrm>
                          <a:prstGeom prst="rect">
                            <a:avLst/>
                          </a:prstGeom>
                        </pic:spPr>
                      </pic:pic>
                    </a:graphicData>
                  </a:graphic>
                </wp:inline>
              </w:drawing>
            </w:r>
          </w:p>
        </w:tc>
      </w:tr>
      <w:tr w:rsidR="008D71C6" w14:paraId="66C09618" w14:textId="77777777" w:rsidTr="008D71C6">
        <w:tc>
          <w:tcPr>
            <w:tcW w:w="2880" w:type="dxa"/>
          </w:tcPr>
          <w:p w14:paraId="6A2FD8E7" w14:textId="5967CF94" w:rsidR="00F93B4F" w:rsidRPr="005B5F8B" w:rsidRDefault="000F46F3" w:rsidP="0098155B">
            <w:pPr>
              <w:pStyle w:val="ListParagraph"/>
              <w:spacing w:before="120" w:line="360" w:lineRule="auto"/>
              <w:ind w:left="0"/>
              <w:jc w:val="both"/>
              <w:rPr>
                <w:szCs w:val="28"/>
                <w:lang w:val="vi-VN"/>
              </w:rPr>
            </w:pPr>
            <w:r w:rsidRPr="005B5F8B">
              <w:rPr>
                <w:szCs w:val="28"/>
                <w:lang w:val="vi-VN"/>
              </w:rPr>
              <w:t xml:space="preserve">Điểm khác biệt của Flyfood so với các website bán đồ ăn online khác đó là dịch vụ SASFOOD. Dịch vụ này hỗ trợ giao món ăn, </w:t>
            </w:r>
            <w:r w:rsidRPr="005B5F8B">
              <w:rPr>
                <w:szCs w:val="28"/>
                <w:lang w:val="vi-VN"/>
              </w:rPr>
              <w:lastRenderedPageBreak/>
              <w:t>kèm theo phục vụ trọn gói tại nhà. Với đầy đủ dụng cụ: ly, chén, dĩa, bếp cồn, bếp nướng,…</w:t>
            </w:r>
          </w:p>
        </w:tc>
        <w:tc>
          <w:tcPr>
            <w:tcW w:w="6991" w:type="dxa"/>
          </w:tcPr>
          <w:p w14:paraId="6F5CA4AB" w14:textId="3D09EC2A" w:rsidR="000F46F3" w:rsidRDefault="0050701F" w:rsidP="0098155B">
            <w:pPr>
              <w:pStyle w:val="ListParagraph"/>
              <w:spacing w:before="120" w:line="360" w:lineRule="auto"/>
              <w:ind w:left="0"/>
              <w:jc w:val="both"/>
              <w:rPr>
                <w:sz w:val="24"/>
                <w:szCs w:val="24"/>
                <w:lang w:val="vi-VN"/>
              </w:rPr>
            </w:pPr>
            <w:r>
              <w:rPr>
                <w:noProof/>
              </w:rPr>
              <w:lastRenderedPageBreak/>
              <w:drawing>
                <wp:inline distT="0" distB="0" distL="0" distR="0" wp14:anchorId="40B5CCF1" wp14:editId="1984108C">
                  <wp:extent cx="4307353" cy="1288367"/>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359154" cy="1303861"/>
                          </a:xfrm>
                          <a:prstGeom prst="rect">
                            <a:avLst/>
                          </a:prstGeom>
                        </pic:spPr>
                      </pic:pic>
                    </a:graphicData>
                  </a:graphic>
                </wp:inline>
              </w:drawing>
            </w:r>
          </w:p>
          <w:p w14:paraId="48A11572" w14:textId="5480E1A0" w:rsidR="00F93B4F" w:rsidRDefault="000F46F3" w:rsidP="0098155B">
            <w:pPr>
              <w:pStyle w:val="ListParagraph"/>
              <w:spacing w:before="120" w:line="360" w:lineRule="auto"/>
              <w:ind w:left="0"/>
              <w:jc w:val="both"/>
              <w:rPr>
                <w:sz w:val="24"/>
                <w:szCs w:val="24"/>
                <w:lang w:val="vi-VN"/>
              </w:rPr>
            </w:pPr>
            <w:r>
              <w:rPr>
                <w:noProof/>
              </w:rPr>
              <w:lastRenderedPageBreak/>
              <w:drawing>
                <wp:inline distT="0" distB="0" distL="0" distR="0" wp14:anchorId="68B660F1" wp14:editId="6A5C6BBF">
                  <wp:extent cx="4223225" cy="769725"/>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292273" cy="782310"/>
                          </a:xfrm>
                          <a:prstGeom prst="rect">
                            <a:avLst/>
                          </a:prstGeom>
                        </pic:spPr>
                      </pic:pic>
                    </a:graphicData>
                  </a:graphic>
                </wp:inline>
              </w:drawing>
            </w:r>
          </w:p>
        </w:tc>
      </w:tr>
      <w:tr w:rsidR="008D71C6" w14:paraId="3B7644B0" w14:textId="77777777" w:rsidTr="008D71C6">
        <w:tc>
          <w:tcPr>
            <w:tcW w:w="2880" w:type="dxa"/>
          </w:tcPr>
          <w:p w14:paraId="7FD9BB24" w14:textId="6534BECF" w:rsidR="00F93B4F" w:rsidRPr="005B5F8B" w:rsidRDefault="008D71C6" w:rsidP="0098155B">
            <w:pPr>
              <w:pStyle w:val="ListParagraph"/>
              <w:spacing w:before="120" w:line="360" w:lineRule="auto"/>
              <w:ind w:left="0"/>
              <w:jc w:val="both"/>
              <w:rPr>
                <w:szCs w:val="28"/>
                <w:lang w:val="vi-VN"/>
              </w:rPr>
            </w:pPr>
            <w:r w:rsidRPr="005B5F8B">
              <w:rPr>
                <w:szCs w:val="28"/>
                <w:lang w:val="vi-VN"/>
              </w:rPr>
              <w:lastRenderedPageBreak/>
              <w:t xml:space="preserve">Do </w:t>
            </w:r>
            <w:r w:rsidR="005E30B1" w:rsidRPr="005B5F8B">
              <w:rPr>
                <w:szCs w:val="28"/>
              </w:rPr>
              <w:t>ch</w:t>
            </w:r>
            <w:r w:rsidRPr="005B5F8B">
              <w:rPr>
                <w:szCs w:val="28"/>
                <w:lang w:val="vi-VN"/>
              </w:rPr>
              <w:t>ú trọng v</w:t>
            </w:r>
            <w:r w:rsidR="005E30B1" w:rsidRPr="005B5F8B">
              <w:rPr>
                <w:szCs w:val="28"/>
              </w:rPr>
              <w:t>ề</w:t>
            </w:r>
            <w:r w:rsidRPr="005B5F8B">
              <w:rPr>
                <w:szCs w:val="28"/>
                <w:lang w:val="vi-VN"/>
              </w:rPr>
              <w:t xml:space="preserve"> chất lượng nên thông tin sản phẩm được trình bày rất kỹ.</w:t>
            </w:r>
          </w:p>
          <w:p w14:paraId="054B1534" w14:textId="5EED3EB3" w:rsidR="0015634F" w:rsidRPr="005B5F8B" w:rsidRDefault="0015634F" w:rsidP="0098155B">
            <w:pPr>
              <w:pStyle w:val="ListParagraph"/>
              <w:spacing w:before="120" w:line="360" w:lineRule="auto"/>
              <w:ind w:left="0"/>
              <w:jc w:val="both"/>
              <w:rPr>
                <w:szCs w:val="28"/>
                <w:lang w:val="vi-VN"/>
              </w:rPr>
            </w:pPr>
            <w:r w:rsidRPr="005B5F8B">
              <w:rPr>
                <w:szCs w:val="28"/>
                <w:lang w:val="vi-VN"/>
              </w:rPr>
              <w:t>Đặc biệt là Flyfood chấp nhận giao hàng với cả những đơn chỉ có 1 món ăn. Không ngại quãng đường. Với mức phí giao hàng đồng giá 25.000 VNĐ. Đây là một điểm cộng của Flyfood đối với những thực khách ở xa khu vực TP.HCM.</w:t>
            </w:r>
          </w:p>
        </w:tc>
        <w:tc>
          <w:tcPr>
            <w:tcW w:w="6991" w:type="dxa"/>
          </w:tcPr>
          <w:p w14:paraId="53C428B4" w14:textId="77777777" w:rsidR="00F93B4F" w:rsidRDefault="008D71C6" w:rsidP="0098155B">
            <w:pPr>
              <w:pStyle w:val="ListParagraph"/>
              <w:spacing w:before="120" w:line="360" w:lineRule="auto"/>
              <w:ind w:left="0"/>
              <w:jc w:val="both"/>
              <w:rPr>
                <w:sz w:val="24"/>
                <w:szCs w:val="24"/>
                <w:lang w:val="vi-VN"/>
              </w:rPr>
            </w:pPr>
            <w:r>
              <w:rPr>
                <w:noProof/>
              </w:rPr>
              <w:drawing>
                <wp:inline distT="0" distB="0" distL="0" distR="0" wp14:anchorId="346989C4" wp14:editId="661A4B40">
                  <wp:extent cx="4192437" cy="1462405"/>
                  <wp:effectExtent l="0" t="0" r="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340572" cy="1514077"/>
                          </a:xfrm>
                          <a:prstGeom prst="rect">
                            <a:avLst/>
                          </a:prstGeom>
                        </pic:spPr>
                      </pic:pic>
                    </a:graphicData>
                  </a:graphic>
                </wp:inline>
              </w:drawing>
            </w:r>
          </w:p>
          <w:p w14:paraId="2C791062" w14:textId="5FBD9211" w:rsidR="008D71C6" w:rsidRDefault="008D71C6" w:rsidP="0098155B">
            <w:pPr>
              <w:pStyle w:val="ListParagraph"/>
              <w:spacing w:before="120" w:line="360" w:lineRule="auto"/>
              <w:ind w:left="0"/>
              <w:jc w:val="both"/>
              <w:rPr>
                <w:sz w:val="24"/>
                <w:szCs w:val="24"/>
                <w:lang w:val="vi-VN"/>
              </w:rPr>
            </w:pPr>
            <w:r>
              <w:rPr>
                <w:noProof/>
              </w:rPr>
              <w:drawing>
                <wp:inline distT="0" distB="0" distL="0" distR="0" wp14:anchorId="069988BF" wp14:editId="21DB57FD">
                  <wp:extent cx="4279403" cy="1624594"/>
                  <wp:effectExtent l="0" t="0" r="698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281508" cy="1625393"/>
                          </a:xfrm>
                          <a:prstGeom prst="rect">
                            <a:avLst/>
                          </a:prstGeom>
                        </pic:spPr>
                      </pic:pic>
                    </a:graphicData>
                  </a:graphic>
                </wp:inline>
              </w:drawing>
            </w:r>
          </w:p>
        </w:tc>
      </w:tr>
      <w:tr w:rsidR="008D71C6" w14:paraId="67ED7AA4" w14:textId="77777777" w:rsidTr="008D71C6">
        <w:tc>
          <w:tcPr>
            <w:tcW w:w="2880" w:type="dxa"/>
          </w:tcPr>
          <w:p w14:paraId="4335D98C" w14:textId="6EAC8CDB" w:rsidR="0015634F" w:rsidRPr="005B5F8B" w:rsidRDefault="0015634F" w:rsidP="0098155B">
            <w:pPr>
              <w:pStyle w:val="ListParagraph"/>
              <w:spacing w:before="120" w:line="360" w:lineRule="auto"/>
              <w:ind w:left="0"/>
              <w:jc w:val="both"/>
              <w:rPr>
                <w:szCs w:val="28"/>
                <w:lang w:val="vi-VN"/>
              </w:rPr>
            </w:pPr>
            <w:r w:rsidRPr="005B5F8B">
              <w:rPr>
                <w:szCs w:val="28"/>
                <w:lang w:val="vi-VN"/>
              </w:rPr>
              <w:t>Có nhiều phương thức liên lạc với khách hàng giúp khách hàng giải đáp mọi thắc mắc.</w:t>
            </w:r>
          </w:p>
        </w:tc>
        <w:tc>
          <w:tcPr>
            <w:tcW w:w="6991" w:type="dxa"/>
          </w:tcPr>
          <w:p w14:paraId="03E79FE3" w14:textId="192A684A" w:rsidR="00F93B4F" w:rsidRDefault="0015634F" w:rsidP="0098155B">
            <w:pPr>
              <w:pStyle w:val="ListParagraph"/>
              <w:spacing w:before="120" w:line="360" w:lineRule="auto"/>
              <w:ind w:left="0"/>
              <w:jc w:val="both"/>
              <w:rPr>
                <w:sz w:val="24"/>
                <w:szCs w:val="24"/>
                <w:lang w:val="vi-VN"/>
              </w:rPr>
            </w:pPr>
            <w:r>
              <w:rPr>
                <w:noProof/>
              </w:rPr>
              <w:drawing>
                <wp:anchor distT="0" distB="0" distL="114300" distR="114300" simplePos="0" relativeHeight="251658241" behindDoc="1" locked="0" layoutInCell="1" allowOverlap="1" wp14:anchorId="3053D6B2" wp14:editId="7F78F3EE">
                  <wp:simplePos x="0" y="0"/>
                  <wp:positionH relativeFrom="column">
                    <wp:posOffset>2540</wp:posOffset>
                  </wp:positionH>
                  <wp:positionV relativeFrom="paragraph">
                    <wp:posOffset>75565</wp:posOffset>
                  </wp:positionV>
                  <wp:extent cx="2574290" cy="914400"/>
                  <wp:effectExtent l="0" t="0" r="0" b="0"/>
                  <wp:wrapTight wrapText="bothSides">
                    <wp:wrapPolygon edited="0">
                      <wp:start x="0" y="0"/>
                      <wp:lineTo x="0" y="21150"/>
                      <wp:lineTo x="21419" y="21150"/>
                      <wp:lineTo x="21419" y="0"/>
                      <wp:lineTo x="0"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574290" cy="914400"/>
                          </a:xfrm>
                          <a:prstGeom prst="rect">
                            <a:avLst/>
                          </a:prstGeom>
                        </pic:spPr>
                      </pic:pic>
                    </a:graphicData>
                  </a:graphic>
                  <wp14:sizeRelH relativeFrom="page">
                    <wp14:pctWidth>0</wp14:pctWidth>
                  </wp14:sizeRelH>
                  <wp14:sizeRelV relativeFrom="page">
                    <wp14:pctHeight>0</wp14:pctHeight>
                  </wp14:sizeRelV>
                </wp:anchor>
              </w:drawing>
            </w:r>
            <w:r>
              <w:rPr>
                <w:noProof/>
              </w:rPr>
              <w:drawing>
                <wp:inline distT="0" distB="0" distL="0" distR="0" wp14:anchorId="3BFD06D3" wp14:editId="3243B20D">
                  <wp:extent cx="1388370" cy="914400"/>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26154"/>
                          <a:stretch/>
                        </pic:blipFill>
                        <pic:spPr bwMode="auto">
                          <a:xfrm>
                            <a:off x="0" y="0"/>
                            <a:ext cx="1408927" cy="927939"/>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p>
        </w:tc>
      </w:tr>
    </w:tbl>
    <w:p w14:paraId="474820DE" w14:textId="77777777" w:rsidR="002F306A" w:rsidRDefault="002F306A" w:rsidP="0098155B">
      <w:pPr>
        <w:spacing w:before="120" w:line="360" w:lineRule="auto"/>
        <w:jc w:val="both"/>
        <w:rPr>
          <w:bCs/>
          <w:i/>
          <w:szCs w:val="32"/>
          <w:lang w:val="vi-VN"/>
        </w:rPr>
      </w:pPr>
    </w:p>
    <w:p w14:paraId="6A33E2F1" w14:textId="77777777" w:rsidR="002F306A" w:rsidRDefault="002F306A">
      <w:pPr>
        <w:rPr>
          <w:bCs/>
          <w:i/>
          <w:szCs w:val="32"/>
          <w:lang w:val="vi-VN"/>
        </w:rPr>
      </w:pPr>
      <w:r>
        <w:rPr>
          <w:bCs/>
          <w:i/>
          <w:szCs w:val="32"/>
          <w:lang w:val="vi-VN"/>
        </w:rPr>
        <w:br w:type="page"/>
      </w:r>
    </w:p>
    <w:p w14:paraId="31DD7DD9" w14:textId="3521BBF1" w:rsidR="0015634F" w:rsidRPr="005B5F8B" w:rsidRDefault="008D71C6" w:rsidP="0098155B">
      <w:pPr>
        <w:spacing w:before="120" w:line="360" w:lineRule="auto"/>
        <w:jc w:val="both"/>
        <w:rPr>
          <w:bCs/>
          <w:i/>
          <w:szCs w:val="28"/>
          <w:lang w:val="vi-VN"/>
        </w:rPr>
      </w:pPr>
      <w:r w:rsidRPr="005B5F8B">
        <w:rPr>
          <w:bCs/>
          <w:i/>
          <w:szCs w:val="28"/>
          <w:lang w:val="vi-VN"/>
        </w:rPr>
        <w:lastRenderedPageBreak/>
        <w:t>Nhược điể</w:t>
      </w:r>
      <w:r w:rsidR="0015634F" w:rsidRPr="005B5F8B">
        <w:rPr>
          <w:bCs/>
          <w:i/>
          <w:szCs w:val="28"/>
          <w:lang w:val="vi-VN"/>
        </w:rPr>
        <w:t>m</w:t>
      </w:r>
    </w:p>
    <w:tbl>
      <w:tblPr>
        <w:tblStyle w:val="TableGrid"/>
        <w:tblW w:w="0" w:type="auto"/>
        <w:tblLayout w:type="fixed"/>
        <w:tblLook w:val="04A0" w:firstRow="1" w:lastRow="0" w:firstColumn="1" w:lastColumn="0" w:noHBand="0" w:noVBand="1"/>
      </w:tblPr>
      <w:tblGrid>
        <w:gridCol w:w="2875"/>
        <w:gridCol w:w="6991"/>
      </w:tblGrid>
      <w:tr w:rsidR="002F306A" w14:paraId="73B91502" w14:textId="77777777" w:rsidTr="001D24AA">
        <w:tc>
          <w:tcPr>
            <w:tcW w:w="2875" w:type="dxa"/>
          </w:tcPr>
          <w:p w14:paraId="0E3D298F" w14:textId="15DFE215" w:rsidR="002F306A" w:rsidRPr="005B5F8B" w:rsidRDefault="002F306A" w:rsidP="0098155B">
            <w:pPr>
              <w:spacing w:before="120" w:line="360" w:lineRule="auto"/>
              <w:jc w:val="both"/>
              <w:rPr>
                <w:bCs/>
                <w:iCs/>
                <w:szCs w:val="28"/>
              </w:rPr>
            </w:pPr>
            <w:r w:rsidRPr="005B5F8B">
              <w:rPr>
                <w:bCs/>
                <w:iCs/>
                <w:szCs w:val="28"/>
              </w:rPr>
              <w:t>Nhược điểm</w:t>
            </w:r>
          </w:p>
        </w:tc>
        <w:tc>
          <w:tcPr>
            <w:tcW w:w="6991" w:type="dxa"/>
          </w:tcPr>
          <w:p w14:paraId="5B700693" w14:textId="25CFBBC7" w:rsidR="002F306A" w:rsidRPr="005B5F8B" w:rsidRDefault="002F306A" w:rsidP="0098155B">
            <w:pPr>
              <w:spacing w:before="120" w:line="360" w:lineRule="auto"/>
              <w:jc w:val="both"/>
              <w:rPr>
                <w:bCs/>
                <w:iCs/>
                <w:szCs w:val="28"/>
              </w:rPr>
            </w:pPr>
            <w:r w:rsidRPr="005B5F8B">
              <w:rPr>
                <w:bCs/>
                <w:iCs/>
                <w:szCs w:val="28"/>
              </w:rPr>
              <w:t>Minh hoạ</w:t>
            </w:r>
          </w:p>
        </w:tc>
      </w:tr>
      <w:tr w:rsidR="002F306A" w14:paraId="22C3F74C" w14:textId="77777777" w:rsidTr="001D24AA">
        <w:tc>
          <w:tcPr>
            <w:tcW w:w="2875" w:type="dxa"/>
          </w:tcPr>
          <w:p w14:paraId="1E67E53D" w14:textId="4AA304C7" w:rsidR="002F306A" w:rsidRPr="005B5F8B" w:rsidRDefault="002F306A" w:rsidP="0098155B">
            <w:pPr>
              <w:spacing w:before="120" w:line="360" w:lineRule="auto"/>
              <w:jc w:val="both"/>
              <w:rPr>
                <w:b/>
                <w:i/>
                <w:szCs w:val="28"/>
                <w:lang w:val="vi-VN"/>
              </w:rPr>
            </w:pPr>
            <w:r w:rsidRPr="005B5F8B">
              <w:rPr>
                <w:szCs w:val="28"/>
                <w:lang w:val="vi-VN"/>
              </w:rPr>
              <w:t>Không có bất kỳ mục đánh giá sản ph</w:t>
            </w:r>
            <w:r w:rsidRPr="005B5F8B">
              <w:rPr>
                <w:szCs w:val="28"/>
              </w:rPr>
              <w:t>ẩ</w:t>
            </w:r>
            <w:r w:rsidRPr="005B5F8B">
              <w:rPr>
                <w:szCs w:val="28"/>
                <w:lang w:val="vi-VN"/>
              </w:rPr>
              <w:t>m nào</w:t>
            </w:r>
            <w:r w:rsidRPr="005B5F8B">
              <w:rPr>
                <w:szCs w:val="28"/>
              </w:rPr>
              <w:t xml:space="preserve">, điều này </w:t>
            </w:r>
            <w:r w:rsidRPr="005B5F8B">
              <w:rPr>
                <w:szCs w:val="28"/>
                <w:lang w:val="vi-VN"/>
              </w:rPr>
              <w:t>gây bất tiện cho việc chọn lựa món ăn của khách hàng.</w:t>
            </w:r>
          </w:p>
        </w:tc>
        <w:tc>
          <w:tcPr>
            <w:tcW w:w="6991" w:type="dxa"/>
          </w:tcPr>
          <w:p w14:paraId="12D22436" w14:textId="216235C8" w:rsidR="002F306A" w:rsidRDefault="006D539D" w:rsidP="0098155B">
            <w:pPr>
              <w:spacing w:before="120" w:line="360" w:lineRule="auto"/>
              <w:jc w:val="both"/>
              <w:rPr>
                <w:bCs/>
                <w:iCs/>
                <w:szCs w:val="32"/>
                <w:lang w:val="vi-VN"/>
              </w:rPr>
            </w:pPr>
            <w:r>
              <w:rPr>
                <w:bCs/>
                <w:iCs/>
                <w:noProof/>
                <w:szCs w:val="32"/>
                <w:lang w:val="vi-VN"/>
              </w:rPr>
              <w:drawing>
                <wp:inline distT="0" distB="0" distL="0" distR="0" wp14:anchorId="4FB60ACE" wp14:editId="4B089B5A">
                  <wp:extent cx="2898775" cy="2116744"/>
                  <wp:effectExtent l="0" t="0" r="0" b="0"/>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a:blip r:embed="rId50"/>
                          <a:stretch>
                            <a:fillRect/>
                          </a:stretch>
                        </pic:blipFill>
                        <pic:spPr>
                          <a:xfrm>
                            <a:off x="0" y="0"/>
                            <a:ext cx="2906496" cy="2122382"/>
                          </a:xfrm>
                          <a:prstGeom prst="rect">
                            <a:avLst/>
                          </a:prstGeom>
                        </pic:spPr>
                      </pic:pic>
                    </a:graphicData>
                  </a:graphic>
                </wp:inline>
              </w:drawing>
            </w:r>
          </w:p>
        </w:tc>
      </w:tr>
      <w:tr w:rsidR="002F306A" w14:paraId="345C8890" w14:textId="77777777" w:rsidTr="001D24AA">
        <w:tc>
          <w:tcPr>
            <w:tcW w:w="2875" w:type="dxa"/>
          </w:tcPr>
          <w:p w14:paraId="52F2E39E" w14:textId="3340D402" w:rsidR="002F306A" w:rsidRPr="005B5F8B" w:rsidRDefault="002F306A" w:rsidP="0098155B">
            <w:pPr>
              <w:spacing w:before="120" w:line="360" w:lineRule="auto"/>
              <w:jc w:val="both"/>
              <w:rPr>
                <w:szCs w:val="28"/>
                <w:lang w:val="vi-VN"/>
              </w:rPr>
            </w:pPr>
            <w:r w:rsidRPr="005B5F8B">
              <w:rPr>
                <w:szCs w:val="28"/>
                <w:lang w:val="vi-VN"/>
              </w:rPr>
              <w:t>Website này đã có khoảng 100 món cố định mỗi ngày. Vì là công ty cổ phần ăn nhanh nên tuy ngày càng cải thiện nhưng số lượng món ăn vẫn chưa thực sự phong phú.</w:t>
            </w:r>
          </w:p>
        </w:tc>
        <w:tc>
          <w:tcPr>
            <w:tcW w:w="6991" w:type="dxa"/>
          </w:tcPr>
          <w:p w14:paraId="4B130967" w14:textId="39097D32" w:rsidR="002F306A" w:rsidRDefault="001D24AA" w:rsidP="0098155B">
            <w:pPr>
              <w:spacing w:before="120" w:line="360" w:lineRule="auto"/>
              <w:jc w:val="both"/>
              <w:rPr>
                <w:bCs/>
                <w:iCs/>
                <w:szCs w:val="32"/>
                <w:lang w:val="vi-VN"/>
              </w:rPr>
            </w:pPr>
            <w:r>
              <w:rPr>
                <w:bCs/>
                <w:iCs/>
                <w:noProof/>
                <w:szCs w:val="32"/>
                <w:lang w:val="vi-VN"/>
              </w:rPr>
              <w:drawing>
                <wp:anchor distT="0" distB="0" distL="114300" distR="114300" simplePos="0" relativeHeight="251658245" behindDoc="0" locked="0" layoutInCell="1" allowOverlap="1" wp14:anchorId="3C14BBFC" wp14:editId="58426097">
                  <wp:simplePos x="0" y="0"/>
                  <wp:positionH relativeFrom="column">
                    <wp:posOffset>-33020</wp:posOffset>
                  </wp:positionH>
                  <wp:positionV relativeFrom="paragraph">
                    <wp:posOffset>53340</wp:posOffset>
                  </wp:positionV>
                  <wp:extent cx="4391025" cy="2431415"/>
                  <wp:effectExtent l="0" t="0" r="9525" b="6985"/>
                  <wp:wrapSquare wrapText="bothSides"/>
                  <wp:docPr id="4" name="Picture 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51"/>
                          <a:stretch>
                            <a:fillRect/>
                          </a:stretch>
                        </pic:blipFill>
                        <pic:spPr>
                          <a:xfrm>
                            <a:off x="0" y="0"/>
                            <a:ext cx="4391025" cy="2431415"/>
                          </a:xfrm>
                          <a:prstGeom prst="rect">
                            <a:avLst/>
                          </a:prstGeom>
                        </pic:spPr>
                      </pic:pic>
                    </a:graphicData>
                  </a:graphic>
                  <wp14:sizeRelH relativeFrom="page">
                    <wp14:pctWidth>0</wp14:pctWidth>
                  </wp14:sizeRelH>
                  <wp14:sizeRelV relativeFrom="page">
                    <wp14:pctHeight>0</wp14:pctHeight>
                  </wp14:sizeRelV>
                </wp:anchor>
              </w:drawing>
            </w:r>
          </w:p>
        </w:tc>
      </w:tr>
    </w:tbl>
    <w:p w14:paraId="2CF174E7" w14:textId="4104DFB7" w:rsidR="000E4E4B" w:rsidRPr="000E4E4B" w:rsidRDefault="000E4E4B" w:rsidP="005B5F8B">
      <w:pPr>
        <w:pStyle w:val="Heading2"/>
      </w:pPr>
      <w:bookmarkStart w:id="7" w:name="_Toc88752083"/>
      <w:r>
        <w:t>Kết luận sau khi khảo sát</w:t>
      </w:r>
      <w:bookmarkEnd w:id="7"/>
    </w:p>
    <w:p w14:paraId="0122DCA6" w14:textId="77777777" w:rsidR="000E4E4B" w:rsidRDefault="00991932" w:rsidP="000E4E4B">
      <w:pPr>
        <w:pStyle w:val="Heading3"/>
        <w:rPr>
          <w:lang w:val="vi-VN"/>
        </w:rPr>
      </w:pPr>
      <w:r w:rsidRPr="000E4E4B">
        <w:rPr>
          <w:lang w:val="vi-VN"/>
        </w:rPr>
        <w:t xml:space="preserve">Đánh giá chung: </w:t>
      </w:r>
    </w:p>
    <w:p w14:paraId="7553E603" w14:textId="2CBF1333" w:rsidR="00991932" w:rsidRPr="003614BD" w:rsidRDefault="00991932" w:rsidP="000E4E4B">
      <w:pPr>
        <w:spacing w:before="120" w:line="360" w:lineRule="auto"/>
        <w:jc w:val="both"/>
        <w:rPr>
          <w:b/>
          <w:szCs w:val="28"/>
          <w:lang w:val="vi-VN"/>
        </w:rPr>
      </w:pPr>
      <w:r w:rsidRPr="005B5F8B">
        <w:rPr>
          <w:i/>
          <w:iCs/>
          <w:szCs w:val="28"/>
          <w:lang w:val="vi-VN"/>
        </w:rPr>
        <w:t>Shop</w:t>
      </w:r>
      <w:r w:rsidR="00FA772B" w:rsidRPr="005B5F8B">
        <w:rPr>
          <w:i/>
          <w:iCs/>
          <w:szCs w:val="28"/>
          <w:lang w:val="vi-VN"/>
        </w:rPr>
        <w:t>e</w:t>
      </w:r>
      <w:r w:rsidRPr="005B5F8B">
        <w:rPr>
          <w:i/>
          <w:iCs/>
          <w:szCs w:val="28"/>
          <w:lang w:val="vi-VN"/>
        </w:rPr>
        <w:t>eFood</w:t>
      </w:r>
      <w:r w:rsidRPr="003614BD">
        <w:rPr>
          <w:szCs w:val="28"/>
          <w:lang w:val="vi-VN"/>
        </w:rPr>
        <w:t xml:space="preserve"> coi trọng việc khách hàng nhìn nhận về sản phẩm như thế nào, đánh giá ra sao, không chỉ là nơi đặt món ăn nhanh còn tạo ra một cộng đồng lớn giới thiệu những món ăn ngon bao phủ trên khắp các tỉnh thành trong </w:t>
      </w:r>
      <w:r w:rsidR="005B5F8B">
        <w:rPr>
          <w:szCs w:val="28"/>
        </w:rPr>
        <w:t>Việt Nam</w:t>
      </w:r>
      <w:r w:rsidRPr="003614BD">
        <w:rPr>
          <w:szCs w:val="28"/>
          <w:lang w:val="vi-VN"/>
        </w:rPr>
        <w:t>. Tuy nhiên web lại không chú trọng vào thêm vào giỏ hàng, yêu thích, chọn sản phẩm có chút rườm rà và khó khăn.</w:t>
      </w:r>
    </w:p>
    <w:p w14:paraId="4CBE09C9" w14:textId="773C47AF" w:rsidR="00991932" w:rsidRPr="003614BD" w:rsidRDefault="00991932" w:rsidP="003614BD">
      <w:pPr>
        <w:spacing w:before="120" w:line="360" w:lineRule="auto"/>
        <w:jc w:val="both"/>
        <w:rPr>
          <w:szCs w:val="28"/>
          <w:lang w:val="vi-VN"/>
        </w:rPr>
      </w:pPr>
      <w:r w:rsidRPr="00327703">
        <w:rPr>
          <w:i/>
          <w:iCs/>
          <w:szCs w:val="28"/>
          <w:lang w:val="vi-VN"/>
        </w:rPr>
        <w:t>Loship</w:t>
      </w:r>
      <w:r w:rsidRPr="003614BD">
        <w:rPr>
          <w:szCs w:val="28"/>
          <w:lang w:val="vi-VN"/>
        </w:rPr>
        <w:t xml:space="preserve"> tuy là việc đặt món ăn dễ d</w:t>
      </w:r>
      <w:r w:rsidR="00FA772B" w:rsidRPr="003614BD">
        <w:rPr>
          <w:szCs w:val="28"/>
          <w:lang w:val="vi-VN"/>
        </w:rPr>
        <w:t>à</w:t>
      </w:r>
      <w:r w:rsidRPr="003614BD">
        <w:rPr>
          <w:szCs w:val="28"/>
          <w:lang w:val="vi-VN"/>
        </w:rPr>
        <w:t>ng hơn nhưng</w:t>
      </w:r>
      <w:r w:rsidR="00F3153B" w:rsidRPr="003614BD">
        <w:rPr>
          <w:szCs w:val="28"/>
          <w:lang w:val="vi-VN"/>
        </w:rPr>
        <w:t xml:space="preserve"> việc tìm kiếm lại khó hơn.</w:t>
      </w:r>
      <w:r w:rsidR="007A3D82" w:rsidRPr="003614BD">
        <w:rPr>
          <w:szCs w:val="28"/>
        </w:rPr>
        <w:t xml:space="preserve"> </w:t>
      </w:r>
      <w:r w:rsidR="00F3153B" w:rsidRPr="003614BD">
        <w:rPr>
          <w:szCs w:val="28"/>
          <w:lang w:val="vi-VN"/>
        </w:rPr>
        <w:t>C</w:t>
      </w:r>
      <w:r w:rsidRPr="003614BD">
        <w:rPr>
          <w:szCs w:val="28"/>
          <w:lang w:val="vi-VN"/>
        </w:rPr>
        <w:t>ác</w:t>
      </w:r>
      <w:r w:rsidR="00F3153B" w:rsidRPr="003614BD">
        <w:rPr>
          <w:szCs w:val="28"/>
          <w:lang w:val="vi-VN"/>
        </w:rPr>
        <w:t xml:space="preserve"> loại món ăn lại dàn theo hàng dọc, bộ lọc cũng sơ sài,</w:t>
      </w:r>
      <w:r w:rsidR="00FA772B" w:rsidRPr="003614BD">
        <w:rPr>
          <w:szCs w:val="28"/>
          <w:lang w:val="vi-VN"/>
        </w:rPr>
        <w:t xml:space="preserve"> </w:t>
      </w:r>
      <w:r w:rsidR="00F3153B" w:rsidRPr="003614BD">
        <w:rPr>
          <w:szCs w:val="28"/>
          <w:lang w:val="vi-VN"/>
        </w:rPr>
        <w:t>việc đăng ký tài khoản có quá nhiều bước gây hoang mang, không có một chút thông tin, bình luậ</w:t>
      </w:r>
      <w:r w:rsidR="00FA772B" w:rsidRPr="003614BD">
        <w:rPr>
          <w:szCs w:val="28"/>
          <w:lang w:val="vi-VN"/>
        </w:rPr>
        <w:t>n</w:t>
      </w:r>
      <w:r w:rsidR="00F3153B" w:rsidRPr="003614BD">
        <w:rPr>
          <w:szCs w:val="28"/>
          <w:lang w:val="vi-VN"/>
        </w:rPr>
        <w:t>, đánh giá, lượt mua nào của sản phẩm.</w:t>
      </w:r>
    </w:p>
    <w:p w14:paraId="6BD3DCA1" w14:textId="77777777" w:rsidR="003E6701" w:rsidRDefault="00F3153B" w:rsidP="003E6701">
      <w:pPr>
        <w:spacing w:before="120" w:line="360" w:lineRule="auto"/>
        <w:jc w:val="both"/>
        <w:rPr>
          <w:szCs w:val="28"/>
          <w:lang w:val="vi-VN"/>
        </w:rPr>
      </w:pPr>
      <w:r w:rsidRPr="00327703">
        <w:rPr>
          <w:i/>
          <w:iCs/>
          <w:szCs w:val="28"/>
          <w:lang w:val="vi-VN"/>
        </w:rPr>
        <w:lastRenderedPageBreak/>
        <w:t>FlyFood</w:t>
      </w:r>
      <w:r w:rsidRPr="003614BD">
        <w:rPr>
          <w:szCs w:val="28"/>
          <w:lang w:val="vi-VN"/>
        </w:rPr>
        <w:t xml:space="preserve"> được đánh giá cao hơn hai web trên trên phương diện giao tiếp với khách hàng. Khách hàng có thể liên hệ và giải pháp thắc mắc ngay lập tức.</w:t>
      </w:r>
    </w:p>
    <w:p w14:paraId="377705D0" w14:textId="6BA83929" w:rsidR="00C501F3" w:rsidRPr="003E6701" w:rsidRDefault="00FA772B" w:rsidP="003E6701">
      <w:pPr>
        <w:pStyle w:val="Heading3"/>
        <w:rPr>
          <w:szCs w:val="28"/>
          <w:lang w:val="vi-VN"/>
        </w:rPr>
      </w:pPr>
      <w:r w:rsidRPr="003E6701">
        <w:rPr>
          <w:lang w:val="vi-VN"/>
        </w:rPr>
        <w:t>N</w:t>
      </w:r>
      <w:r w:rsidR="00C501F3" w:rsidRPr="003E6701">
        <w:rPr>
          <w:lang w:val="vi-VN"/>
        </w:rPr>
        <w:t xml:space="preserve">hững vấn đề cần được giải quyết </w:t>
      </w:r>
    </w:p>
    <w:p w14:paraId="68596957" w14:textId="5F628DA7" w:rsidR="00F3153B" w:rsidRPr="003E6701" w:rsidRDefault="00F3153B" w:rsidP="003E6701">
      <w:pPr>
        <w:spacing w:before="120" w:line="360" w:lineRule="auto"/>
        <w:jc w:val="both"/>
        <w:rPr>
          <w:szCs w:val="28"/>
          <w:lang w:val="vi-VN"/>
        </w:rPr>
      </w:pPr>
      <w:r w:rsidRPr="003E6701">
        <w:rPr>
          <w:szCs w:val="28"/>
          <w:lang w:val="vi-VN"/>
        </w:rPr>
        <w:t>Chú trọng hơn trong việc tạo bộ lọc, không gây mất thời gian cho người dùng.</w:t>
      </w:r>
    </w:p>
    <w:p w14:paraId="1878B2E8" w14:textId="77777777" w:rsidR="00C501F3" w:rsidRPr="003E6701" w:rsidRDefault="00C501F3" w:rsidP="003E6701">
      <w:pPr>
        <w:spacing w:line="360" w:lineRule="auto"/>
        <w:jc w:val="both"/>
        <w:rPr>
          <w:szCs w:val="28"/>
          <w:lang w:val="vi-VN"/>
        </w:rPr>
      </w:pPr>
      <w:r w:rsidRPr="003E6701">
        <w:rPr>
          <w:szCs w:val="28"/>
          <w:lang w:val="vi-VN"/>
        </w:rPr>
        <w:t>Trên giao diện cần phân chia các món ăn theo các danh mục riêng rõ ràng, tiện lợi, thanh toán bằng nhiều hình thức...</w:t>
      </w:r>
    </w:p>
    <w:p w14:paraId="69742068" w14:textId="303B0D35" w:rsidR="00C501F3" w:rsidRPr="003E6701" w:rsidRDefault="00C501F3" w:rsidP="003E6701">
      <w:pPr>
        <w:spacing w:line="360" w:lineRule="auto"/>
        <w:jc w:val="both"/>
        <w:rPr>
          <w:szCs w:val="28"/>
          <w:lang w:val="vi-VN"/>
        </w:rPr>
      </w:pPr>
      <w:r w:rsidRPr="003E6701">
        <w:rPr>
          <w:szCs w:val="28"/>
          <w:lang w:val="vi-VN"/>
        </w:rPr>
        <w:t>Trên trang thông tin món ăn cần có các tính năng đáp ứng nhu cầu của người dùng như thêm vào giỏ hàng, thêm vào mục yêu thích, gợi ý món ngon, các món tương tự với các mức giá khác nhau. Có thể đặt hàng trực tiếp mà không phải thêm vào giỏ hàng rồi mới được đặt hàng.</w:t>
      </w:r>
    </w:p>
    <w:p w14:paraId="0DA240A4" w14:textId="76C0A64B" w:rsidR="00C501F3" w:rsidRPr="003E6701" w:rsidRDefault="00C501F3" w:rsidP="003E6701">
      <w:pPr>
        <w:spacing w:line="360" w:lineRule="auto"/>
        <w:jc w:val="both"/>
        <w:rPr>
          <w:szCs w:val="28"/>
          <w:lang w:val="vi-VN"/>
        </w:rPr>
      </w:pPr>
      <w:r w:rsidRPr="003E6701">
        <w:rPr>
          <w:szCs w:val="28"/>
          <w:lang w:val="vi-VN"/>
        </w:rPr>
        <w:t>Hiển thị chi tiết các thông tin về món ăn và quán ăn như đánh giá từ người dùng, ảnh video về món ăn, vị trí, chi nhánh, thời gian giao dự kiến, giờ đóng mở cửa, thực đơn, khuyến mãi…</w:t>
      </w:r>
    </w:p>
    <w:p w14:paraId="08DF1995" w14:textId="5C3A6B8B" w:rsidR="008355A4" w:rsidRDefault="0050701F" w:rsidP="008355A4">
      <w:pPr>
        <w:spacing w:line="360" w:lineRule="auto"/>
        <w:jc w:val="both"/>
        <w:rPr>
          <w:szCs w:val="28"/>
          <w:lang w:val="vi-VN"/>
        </w:rPr>
      </w:pPr>
      <w:r w:rsidRPr="003E6701">
        <w:rPr>
          <w:szCs w:val="28"/>
          <w:lang w:val="vi-VN"/>
        </w:rPr>
        <w:t>Cần chú trọng hơn trong việc giao tiếp với khách hàng như thêm các chức năng chat t</w:t>
      </w:r>
      <w:r w:rsidR="00FA772B" w:rsidRPr="003E6701">
        <w:rPr>
          <w:szCs w:val="28"/>
          <w:lang w:val="vi-VN"/>
        </w:rPr>
        <w:t xml:space="preserve">rực </w:t>
      </w:r>
      <w:r w:rsidRPr="003E6701">
        <w:rPr>
          <w:szCs w:val="28"/>
          <w:lang w:val="vi-VN"/>
        </w:rPr>
        <w:t>tiếp giúp giải đáp thắc mắc của khách hàng mọi lúc.</w:t>
      </w:r>
    </w:p>
    <w:p w14:paraId="4A275FF7" w14:textId="77777777" w:rsidR="00591F85" w:rsidRDefault="00591F85" w:rsidP="00591F85">
      <w:pPr>
        <w:pStyle w:val="Heading1"/>
      </w:pPr>
      <w:r>
        <w:t>Sơ đồ Use – case</w:t>
      </w:r>
    </w:p>
    <w:p w14:paraId="63995DA5" w14:textId="7465EC5C" w:rsidR="00591F85" w:rsidRPr="008355A4" w:rsidRDefault="00591F85" w:rsidP="00591F85">
      <w:pPr>
        <w:pStyle w:val="Heading2"/>
        <w:rPr>
          <w:sz w:val="28"/>
          <w:szCs w:val="28"/>
          <w:lang w:val="vi-VN"/>
        </w:rPr>
      </w:pPr>
      <w:r>
        <w:t>Tổng quan về sơ đồ use – case</w:t>
      </w:r>
    </w:p>
    <w:p w14:paraId="59C3DDF8" w14:textId="64766AB1" w:rsidR="00591F85" w:rsidRDefault="00591F85" w:rsidP="008355A4">
      <w:pPr>
        <w:spacing w:line="360" w:lineRule="auto"/>
        <w:jc w:val="both"/>
        <w:rPr>
          <w:szCs w:val="28"/>
          <w:lang w:val="vi-VN"/>
        </w:rPr>
      </w:pPr>
      <w:r>
        <w:rPr>
          <w:noProof/>
        </w:rPr>
        <w:drawing>
          <wp:anchor distT="0" distB="0" distL="114300" distR="114300" simplePos="0" relativeHeight="251658247" behindDoc="0" locked="0" layoutInCell="1" allowOverlap="1" wp14:anchorId="7E12DD87" wp14:editId="442E1AFD">
            <wp:simplePos x="0" y="0"/>
            <wp:positionH relativeFrom="column">
              <wp:posOffset>436245</wp:posOffset>
            </wp:positionH>
            <wp:positionV relativeFrom="paragraph">
              <wp:posOffset>26035</wp:posOffset>
            </wp:positionV>
            <wp:extent cx="3276600" cy="3894455"/>
            <wp:effectExtent l="0" t="0" r="0" b="0"/>
            <wp:wrapSquare wrapText="bothSides"/>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52"/>
                    <a:stretch>
                      <a:fillRect/>
                    </a:stretch>
                  </pic:blipFill>
                  <pic:spPr>
                    <a:xfrm>
                      <a:off x="0" y="0"/>
                      <a:ext cx="3276600" cy="3894455"/>
                    </a:xfrm>
                    <a:prstGeom prst="rect">
                      <a:avLst/>
                    </a:prstGeom>
                  </pic:spPr>
                </pic:pic>
              </a:graphicData>
            </a:graphic>
            <wp14:sizeRelH relativeFrom="page">
              <wp14:pctWidth>0</wp14:pctWidth>
            </wp14:sizeRelH>
            <wp14:sizeRelV relativeFrom="page">
              <wp14:pctHeight>0</wp14:pctHeight>
            </wp14:sizeRelV>
          </wp:anchor>
        </w:drawing>
      </w:r>
    </w:p>
    <w:p w14:paraId="3C79EB0C" w14:textId="42A21DEF" w:rsidR="008355A4" w:rsidRDefault="008355A4" w:rsidP="008355A4">
      <w:pPr>
        <w:spacing w:line="360" w:lineRule="auto"/>
        <w:jc w:val="both"/>
        <w:rPr>
          <w:szCs w:val="28"/>
          <w:lang w:val="vi-VN"/>
        </w:rPr>
      </w:pPr>
    </w:p>
    <w:p w14:paraId="50382591" w14:textId="16D79EA1" w:rsidR="003B11E3" w:rsidRDefault="003B11E3">
      <w:r>
        <w:rPr>
          <w:noProof/>
        </w:rPr>
        <mc:AlternateContent>
          <mc:Choice Requires="wps">
            <w:drawing>
              <wp:anchor distT="0" distB="0" distL="114300" distR="114300" simplePos="0" relativeHeight="251658246" behindDoc="0" locked="0" layoutInCell="1" allowOverlap="1" wp14:anchorId="02371B53" wp14:editId="42DF955C">
                <wp:simplePos x="0" y="0"/>
                <wp:positionH relativeFrom="column">
                  <wp:posOffset>3975735</wp:posOffset>
                </wp:positionH>
                <wp:positionV relativeFrom="paragraph">
                  <wp:posOffset>2616835</wp:posOffset>
                </wp:positionV>
                <wp:extent cx="1603375" cy="635"/>
                <wp:effectExtent l="0" t="0" r="0" b="7620"/>
                <wp:wrapSquare wrapText="bothSides"/>
                <wp:docPr id="6" name="Text Box 6"/>
                <wp:cNvGraphicFramePr/>
                <a:graphic xmlns:a="http://schemas.openxmlformats.org/drawingml/2006/main">
                  <a:graphicData uri="http://schemas.microsoft.com/office/word/2010/wordprocessingShape">
                    <wps:wsp>
                      <wps:cNvSpPr txBox="1"/>
                      <wps:spPr>
                        <a:xfrm>
                          <a:off x="0" y="0"/>
                          <a:ext cx="1603375" cy="635"/>
                        </a:xfrm>
                        <a:prstGeom prst="rect">
                          <a:avLst/>
                        </a:prstGeom>
                        <a:solidFill>
                          <a:prstClr val="white"/>
                        </a:solidFill>
                        <a:ln>
                          <a:noFill/>
                        </a:ln>
                      </wps:spPr>
                      <wps:txbx>
                        <w:txbxContent>
                          <w:p w14:paraId="5CB72AB2" w14:textId="071BB8D2" w:rsidR="008355A4" w:rsidRPr="008355A4" w:rsidRDefault="008355A4" w:rsidP="008355A4">
                            <w:pPr>
                              <w:pStyle w:val="Caption"/>
                            </w:pPr>
                            <w:bookmarkStart w:id="8" w:name="_Toc88759308"/>
                            <w:r w:rsidRPr="008355A4">
                              <w:t xml:space="preserve">Hình </w:t>
                            </w:r>
                            <w:r>
                              <w:fldChar w:fldCharType="begin"/>
                            </w:r>
                            <w:r>
                              <w:instrText>SEQ Hình \* ARABIC</w:instrText>
                            </w:r>
                            <w:r>
                              <w:fldChar w:fldCharType="separate"/>
                            </w:r>
                            <w:r w:rsidR="00267FF3">
                              <w:rPr>
                                <w:noProof/>
                              </w:rPr>
                              <w:t>1</w:t>
                            </w:r>
                            <w:r>
                              <w:fldChar w:fldCharType="end"/>
                            </w:r>
                            <w:r>
                              <w:t xml:space="preserve"> – Sơ đồ use – case tổng quát cho </w:t>
                            </w:r>
                            <w:r w:rsidR="003B11E3">
                              <w:t>trang web quản lý bán đồ ăn</w:t>
                            </w:r>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2371B53" id="_x0000_t202" coordsize="21600,21600" o:spt="202" path="m,l,21600r21600,l21600,xe">
                <v:stroke joinstyle="miter"/>
                <v:path gradientshapeok="t" o:connecttype="rect"/>
              </v:shapetype>
              <v:shape id="Text Box 6" o:spid="_x0000_s1026" type="#_x0000_t202" style="position:absolute;margin-left:313.05pt;margin-top:206.05pt;width:126.25pt;height:.05pt;z-index:25165824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" stroked="f">
                <v:textbox style="mso-fit-shape-to-text:t" inset="0,0,0,0">
                  <w:txbxContent>
                    <w:p w14:paraId="5CB72AB2" w14:textId="071BB8D2" w:rsidR="008355A4" w:rsidRPr="008355A4" w:rsidRDefault="008355A4" w:rsidP="008355A4">
                      <w:pPr>
                        <w:pStyle w:val="Caption"/>
                      </w:pPr>
                      <w:bookmarkStart w:id="9" w:name="_Toc88759308"/>
                      <w:r w:rsidRPr="008355A4">
                        <w:t xml:space="preserve">Hình </w:t>
                      </w:r>
                      <w:r>
                        <w:fldChar w:fldCharType="begin"/>
                      </w:r>
                      <w:r>
                        <w:instrText>SEQ Hình \* ARABIC</w:instrText>
                      </w:r>
                      <w:r>
                        <w:fldChar w:fldCharType="separate"/>
                      </w:r>
                      <w:r w:rsidR="00267FF3">
                        <w:rPr>
                          <w:noProof/>
                        </w:rPr>
                        <w:t>1</w:t>
                      </w:r>
                      <w:r>
                        <w:fldChar w:fldCharType="end"/>
                      </w:r>
                      <w:r>
                        <w:t xml:space="preserve"> – Sơ đồ use – case tổng quát cho </w:t>
                      </w:r>
                      <w:r w:rsidR="003B11E3">
                        <w:t>trang web quản lý bán đồ ăn</w:t>
                      </w:r>
                      <w:bookmarkEnd w:id="9"/>
                    </w:p>
                  </w:txbxContent>
                </v:textbox>
                <w10:wrap type="square"/>
              </v:shape>
            </w:pict>
          </mc:Fallback>
        </mc:AlternateContent>
      </w:r>
      <w:r>
        <w:br w:type="page"/>
      </w:r>
    </w:p>
    <w:p w14:paraId="692812AA" w14:textId="33F7BEB1" w:rsidR="00DD05BA" w:rsidRDefault="00394001" w:rsidP="00D53879">
      <w:pPr>
        <w:spacing w:line="360" w:lineRule="auto"/>
        <w:jc w:val="both"/>
        <w:rPr>
          <w:szCs w:val="28"/>
        </w:rPr>
      </w:pPr>
      <w:r w:rsidRPr="00591F85">
        <w:rPr>
          <w:i/>
          <w:iCs/>
          <w:szCs w:val="28"/>
        </w:rPr>
        <w:lastRenderedPageBreak/>
        <w:t>Người bán</w:t>
      </w:r>
      <w:r>
        <w:rPr>
          <w:szCs w:val="28"/>
        </w:rPr>
        <w:t xml:space="preserve"> </w:t>
      </w:r>
      <w:r w:rsidR="00B123CB">
        <w:rPr>
          <w:szCs w:val="28"/>
        </w:rPr>
        <w:t xml:space="preserve">thừa kế toàn bộ </w:t>
      </w:r>
      <w:r w:rsidR="008C7001">
        <w:rPr>
          <w:szCs w:val="28"/>
        </w:rPr>
        <w:t xml:space="preserve">các tính năng mà </w:t>
      </w:r>
      <w:r w:rsidR="008C7001" w:rsidRPr="00591F85">
        <w:rPr>
          <w:i/>
          <w:iCs/>
          <w:szCs w:val="28"/>
        </w:rPr>
        <w:t>Người mua</w:t>
      </w:r>
      <w:r w:rsidR="008C7001">
        <w:rPr>
          <w:szCs w:val="28"/>
        </w:rPr>
        <w:t xml:space="preserve"> có được </w:t>
      </w:r>
      <w:r w:rsidR="008C7001">
        <w:rPr>
          <w:szCs w:val="28"/>
        </w:rPr>
        <w:fldChar w:fldCharType="begin"/>
      </w:r>
      <w:r w:rsidR="008C7001">
        <w:rPr>
          <w:szCs w:val="28"/>
        </w:rPr>
        <w:instrText xml:space="preserve"> ADDIN ZOTERO_ITEM CSL_CITATION {"citationID":"U9vtovNZ","properties":{"formattedCitation":"[1]","plainCitation":"[1]","noteIndex":0},"citationItems":[{"id":127,"uris":["http://zotero.org/users/local/jtd53yjV/items/75VS4KFB"],"uri":["http://zotero.org/users/local/jtd53yjV/items/75VS4KFB"],"itemData":{"id":127,"type":"webpage","abstract":"Bản vẽ Use Case Diagram sẽ giúp chúng ta phân tích và thiết kế chức năng của một hệ thống phần mềm. Nó là bản vẽ chi phối trong suốt quá trình phát triển phần mềm.","container-title":"iViettech","title":"Bản vẽ Use Case (Use Case Diagram)","URL":"https://iviettech.vn/blog/543-ban-ve-use-case-use-case-diagram.html","accessed":{"date-parts":[["2021",11,25]]},"issued":{"date-parts":[["2014",6,29]]}}}],"schema":"https://github.com/citation-style-language/schema/raw/master/csl-citation.json"} </w:instrText>
      </w:r>
      <w:r w:rsidR="008C7001">
        <w:rPr>
          <w:szCs w:val="28"/>
        </w:rPr>
        <w:fldChar w:fldCharType="separate"/>
      </w:r>
      <w:r w:rsidR="008C7001" w:rsidRPr="008C7001">
        <w:t>[1]</w:t>
      </w:r>
      <w:r w:rsidR="008C7001">
        <w:rPr>
          <w:szCs w:val="28"/>
        </w:rPr>
        <w:fldChar w:fldCharType="end"/>
      </w:r>
      <w:r w:rsidR="008C7001">
        <w:rPr>
          <w:szCs w:val="28"/>
        </w:rPr>
        <w:t>. Hay nói cách khác, người mua nào cũng có thể trở thành nhà bán hàng.</w:t>
      </w:r>
    </w:p>
    <w:p w14:paraId="43459479" w14:textId="38E3CEC2" w:rsidR="008C7001" w:rsidRDefault="00CF2310" w:rsidP="00D53879">
      <w:pPr>
        <w:spacing w:line="360" w:lineRule="auto"/>
        <w:jc w:val="both"/>
        <w:rPr>
          <w:szCs w:val="28"/>
        </w:rPr>
      </w:pPr>
      <w:r>
        <w:rPr>
          <w:szCs w:val="28"/>
        </w:rPr>
        <w:t xml:space="preserve">Đối với người mua hàng, họ có thể có </w:t>
      </w:r>
      <w:r w:rsidR="00461D8C">
        <w:rPr>
          <w:szCs w:val="28"/>
        </w:rPr>
        <w:t>các use case như:</w:t>
      </w:r>
    </w:p>
    <w:p w14:paraId="3E4E6F19" w14:textId="75DE13C4" w:rsidR="00461D8C" w:rsidRPr="00D53879" w:rsidRDefault="00461D8C" w:rsidP="00D53879">
      <w:pPr>
        <w:pStyle w:val="ListParagraph"/>
        <w:numPr>
          <w:ilvl w:val="0"/>
          <w:numId w:val="16"/>
        </w:numPr>
        <w:spacing w:line="360" w:lineRule="auto"/>
        <w:jc w:val="both"/>
        <w:rPr>
          <w:szCs w:val="28"/>
        </w:rPr>
      </w:pPr>
      <w:r w:rsidRPr="00D53879">
        <w:rPr>
          <w:szCs w:val="28"/>
        </w:rPr>
        <w:t>Đăng nhập</w:t>
      </w:r>
    </w:p>
    <w:p w14:paraId="6D24B660" w14:textId="1E391BE3" w:rsidR="00461D8C" w:rsidRPr="00D53879" w:rsidRDefault="00461D8C" w:rsidP="00D53879">
      <w:pPr>
        <w:pStyle w:val="ListParagraph"/>
        <w:numPr>
          <w:ilvl w:val="0"/>
          <w:numId w:val="16"/>
        </w:numPr>
        <w:spacing w:line="360" w:lineRule="auto"/>
        <w:jc w:val="both"/>
        <w:rPr>
          <w:szCs w:val="28"/>
        </w:rPr>
      </w:pPr>
      <w:r w:rsidRPr="00D53879">
        <w:rPr>
          <w:szCs w:val="28"/>
        </w:rPr>
        <w:t>Nhắn tin với người bán</w:t>
      </w:r>
    </w:p>
    <w:p w14:paraId="770F4F91" w14:textId="6437DDEB" w:rsidR="00461D8C" w:rsidRPr="00D53879" w:rsidRDefault="00461D8C" w:rsidP="00D53879">
      <w:pPr>
        <w:pStyle w:val="ListParagraph"/>
        <w:numPr>
          <w:ilvl w:val="0"/>
          <w:numId w:val="16"/>
        </w:numPr>
        <w:spacing w:line="360" w:lineRule="auto"/>
        <w:jc w:val="both"/>
        <w:rPr>
          <w:szCs w:val="28"/>
        </w:rPr>
      </w:pPr>
      <w:r w:rsidRPr="00D53879">
        <w:rPr>
          <w:szCs w:val="28"/>
        </w:rPr>
        <w:t>Tìm kiếm sản phẩm</w:t>
      </w:r>
    </w:p>
    <w:p w14:paraId="73FEC2C5" w14:textId="60F150F0" w:rsidR="00461D8C" w:rsidRPr="00D53879" w:rsidRDefault="00972424" w:rsidP="00D53879">
      <w:pPr>
        <w:pStyle w:val="ListParagraph"/>
        <w:numPr>
          <w:ilvl w:val="0"/>
          <w:numId w:val="16"/>
        </w:numPr>
        <w:spacing w:line="360" w:lineRule="auto"/>
        <w:jc w:val="both"/>
        <w:rPr>
          <w:szCs w:val="28"/>
        </w:rPr>
      </w:pPr>
      <w:r w:rsidRPr="00D53879">
        <w:rPr>
          <w:szCs w:val="28"/>
        </w:rPr>
        <w:t>Kiểm tra giỏ hàng</w:t>
      </w:r>
    </w:p>
    <w:p w14:paraId="31602652" w14:textId="3259A3CC" w:rsidR="00972424" w:rsidRPr="00D53879" w:rsidRDefault="00972424" w:rsidP="00D53879">
      <w:pPr>
        <w:pStyle w:val="ListParagraph"/>
        <w:numPr>
          <w:ilvl w:val="0"/>
          <w:numId w:val="16"/>
        </w:numPr>
        <w:spacing w:line="360" w:lineRule="auto"/>
        <w:jc w:val="both"/>
        <w:rPr>
          <w:szCs w:val="28"/>
        </w:rPr>
      </w:pPr>
      <w:r w:rsidRPr="00D53879">
        <w:rPr>
          <w:szCs w:val="28"/>
        </w:rPr>
        <w:t>Mua hàng</w:t>
      </w:r>
    </w:p>
    <w:p w14:paraId="3A8364A3" w14:textId="32A2B948" w:rsidR="00972424" w:rsidRPr="00D53879" w:rsidRDefault="00972424" w:rsidP="00D53879">
      <w:pPr>
        <w:pStyle w:val="ListParagraph"/>
        <w:numPr>
          <w:ilvl w:val="0"/>
          <w:numId w:val="16"/>
        </w:numPr>
        <w:spacing w:line="360" w:lineRule="auto"/>
        <w:jc w:val="both"/>
        <w:rPr>
          <w:szCs w:val="28"/>
        </w:rPr>
      </w:pPr>
      <w:r w:rsidRPr="00D53879">
        <w:rPr>
          <w:szCs w:val="28"/>
        </w:rPr>
        <w:t>Đánh giá sản phẩm</w:t>
      </w:r>
    </w:p>
    <w:p w14:paraId="5C936B81" w14:textId="699B7C93" w:rsidR="00972424" w:rsidRDefault="00972424" w:rsidP="00D53879">
      <w:pPr>
        <w:spacing w:line="360" w:lineRule="auto"/>
        <w:jc w:val="both"/>
        <w:rPr>
          <w:szCs w:val="28"/>
        </w:rPr>
      </w:pPr>
      <w:r>
        <w:rPr>
          <w:szCs w:val="28"/>
        </w:rPr>
        <w:t xml:space="preserve">Đối với người bán, họ kế thừa 6 use </w:t>
      </w:r>
      <w:r w:rsidR="00D53879">
        <w:rPr>
          <w:szCs w:val="28"/>
        </w:rPr>
        <w:t>case của người mua, và có thêm các use case thêm như:</w:t>
      </w:r>
    </w:p>
    <w:p w14:paraId="5EB6CA76" w14:textId="2397F2B4" w:rsidR="00D53879" w:rsidRPr="00D53879" w:rsidRDefault="00D53879" w:rsidP="00D53879">
      <w:pPr>
        <w:pStyle w:val="ListParagraph"/>
        <w:numPr>
          <w:ilvl w:val="0"/>
          <w:numId w:val="17"/>
        </w:numPr>
        <w:spacing w:line="360" w:lineRule="auto"/>
        <w:jc w:val="both"/>
        <w:rPr>
          <w:szCs w:val="28"/>
        </w:rPr>
      </w:pPr>
      <w:r w:rsidRPr="00D53879">
        <w:rPr>
          <w:szCs w:val="28"/>
        </w:rPr>
        <w:t>Quản lý sản phẩm</w:t>
      </w:r>
    </w:p>
    <w:p w14:paraId="0B69C510" w14:textId="307923E6" w:rsidR="00D53879" w:rsidRPr="00D53879" w:rsidRDefault="00D53879" w:rsidP="00D53879">
      <w:pPr>
        <w:pStyle w:val="ListParagraph"/>
        <w:numPr>
          <w:ilvl w:val="0"/>
          <w:numId w:val="17"/>
        </w:numPr>
        <w:spacing w:line="360" w:lineRule="auto"/>
        <w:jc w:val="both"/>
        <w:rPr>
          <w:szCs w:val="28"/>
        </w:rPr>
      </w:pPr>
      <w:r w:rsidRPr="00D53879">
        <w:rPr>
          <w:szCs w:val="28"/>
        </w:rPr>
        <w:t>Quản lý voucher/mã khuyến mãi</w:t>
      </w:r>
    </w:p>
    <w:p w14:paraId="1A1B1553" w14:textId="236EDEAB" w:rsidR="00D53879" w:rsidRPr="00D53879" w:rsidRDefault="00D53879" w:rsidP="00D53879">
      <w:pPr>
        <w:pStyle w:val="ListParagraph"/>
        <w:numPr>
          <w:ilvl w:val="0"/>
          <w:numId w:val="17"/>
        </w:numPr>
        <w:spacing w:line="360" w:lineRule="auto"/>
        <w:jc w:val="both"/>
        <w:rPr>
          <w:szCs w:val="28"/>
        </w:rPr>
      </w:pPr>
      <w:r w:rsidRPr="00D53879">
        <w:rPr>
          <w:szCs w:val="28"/>
        </w:rPr>
        <w:t>Quản lý các đơn hàng (thống kê các đơn hàng)</w:t>
      </w:r>
    </w:p>
    <w:p w14:paraId="784B3D9E" w14:textId="6E52149C" w:rsidR="00D53879" w:rsidRDefault="00D53879" w:rsidP="00DD05BA">
      <w:pPr>
        <w:rPr>
          <w:szCs w:val="28"/>
        </w:rPr>
      </w:pPr>
      <w:r>
        <w:rPr>
          <w:szCs w:val="28"/>
        </w:rPr>
        <w:t>Sau đây, nhóm em xin được phép miêu tả chi tiết hơn các use case</w:t>
      </w:r>
    </w:p>
    <w:p w14:paraId="5B35B641" w14:textId="77777777" w:rsidR="00E35648" w:rsidRDefault="00E35648" w:rsidP="00E35648">
      <w:pPr>
        <w:pStyle w:val="Heading3"/>
        <w:spacing w:before="240" w:after="240"/>
      </w:pPr>
      <w:r>
        <w:t>Use case của người mua</w:t>
      </w:r>
    </w:p>
    <w:p w14:paraId="369DCD21" w14:textId="1B8E551D" w:rsidR="00E35648" w:rsidRDefault="00E35648" w:rsidP="00E35648">
      <w:pPr>
        <w:pStyle w:val="Heading4"/>
      </w:pPr>
      <w:r w:rsidRPr="003257F8">
        <w:t>Đăng nhập</w:t>
      </w:r>
    </w:p>
    <w:p w14:paraId="252D7030" w14:textId="3E640789" w:rsidR="00E35648" w:rsidRDefault="00A43C06" w:rsidP="00DD05BA">
      <w:pPr>
        <w:rPr>
          <w:szCs w:val="28"/>
        </w:rPr>
      </w:pPr>
      <w:r>
        <w:rPr>
          <w:noProof/>
          <w:szCs w:val="28"/>
        </w:rPr>
        <w:drawing>
          <wp:anchor distT="0" distB="0" distL="114300" distR="114300" simplePos="0" relativeHeight="251658249" behindDoc="0" locked="0" layoutInCell="1" allowOverlap="1" wp14:anchorId="5BC02BD6" wp14:editId="50E62297">
            <wp:simplePos x="0" y="0"/>
            <wp:positionH relativeFrom="margin">
              <wp:posOffset>587375</wp:posOffset>
            </wp:positionH>
            <wp:positionV relativeFrom="paragraph">
              <wp:posOffset>46990</wp:posOffset>
            </wp:positionV>
            <wp:extent cx="4146550" cy="3458210"/>
            <wp:effectExtent l="0" t="0" r="6350" b="8890"/>
            <wp:wrapSquare wrapText="bothSides"/>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3"/>
                    <a:stretch>
                      <a:fillRect/>
                    </a:stretch>
                  </pic:blipFill>
                  <pic:spPr>
                    <a:xfrm>
                      <a:off x="0" y="0"/>
                      <a:ext cx="4146550" cy="3458210"/>
                    </a:xfrm>
                    <a:prstGeom prst="rect">
                      <a:avLst/>
                    </a:prstGeom>
                  </pic:spPr>
                </pic:pic>
              </a:graphicData>
            </a:graphic>
            <wp14:sizeRelH relativeFrom="page">
              <wp14:pctWidth>0</wp14:pctWidth>
            </wp14:sizeRelH>
            <wp14:sizeRelV relativeFrom="page">
              <wp14:pctHeight>0</wp14:pctHeight>
            </wp14:sizeRelV>
          </wp:anchor>
        </w:drawing>
      </w:r>
    </w:p>
    <w:p w14:paraId="0518B0D5" w14:textId="1E1634A2" w:rsidR="00246A19" w:rsidRDefault="00246A19" w:rsidP="00246A19">
      <w:pPr>
        <w:keepNext/>
      </w:pPr>
    </w:p>
    <w:p w14:paraId="5CEEAA21" w14:textId="4F97735F" w:rsidR="00246A19" w:rsidRDefault="00246A19" w:rsidP="00246A19">
      <w:pPr>
        <w:keepNext/>
      </w:pPr>
    </w:p>
    <w:p w14:paraId="6075FB55" w14:textId="563C1D89" w:rsidR="00246A19" w:rsidRDefault="00246A19" w:rsidP="00246A19">
      <w:pPr>
        <w:keepNext/>
      </w:pPr>
    </w:p>
    <w:p w14:paraId="5CA5EA22" w14:textId="2A1B96EF" w:rsidR="00246A19" w:rsidRDefault="00246A19" w:rsidP="00246A19">
      <w:pPr>
        <w:keepNext/>
      </w:pPr>
    </w:p>
    <w:p w14:paraId="6F9F6A09" w14:textId="7B05856F" w:rsidR="00246A19" w:rsidRDefault="00246A19" w:rsidP="00246A19">
      <w:pPr>
        <w:keepNext/>
      </w:pPr>
    </w:p>
    <w:p w14:paraId="79682030" w14:textId="0C7D9279" w:rsidR="00246A19" w:rsidRDefault="00246A19" w:rsidP="00246A19">
      <w:pPr>
        <w:keepNext/>
      </w:pPr>
    </w:p>
    <w:p w14:paraId="013108C7" w14:textId="57DC67B8" w:rsidR="00246A19" w:rsidRDefault="00246A19" w:rsidP="00246A19">
      <w:pPr>
        <w:keepNext/>
      </w:pPr>
    </w:p>
    <w:p w14:paraId="63631481" w14:textId="6A21E30C" w:rsidR="00246A19" w:rsidRDefault="00246A19" w:rsidP="00246A19">
      <w:pPr>
        <w:keepNext/>
      </w:pPr>
    </w:p>
    <w:p w14:paraId="6E938F7E" w14:textId="77777777" w:rsidR="00246A19" w:rsidRDefault="00246A19" w:rsidP="00246A19">
      <w:pPr>
        <w:keepNext/>
      </w:pPr>
    </w:p>
    <w:p w14:paraId="21E3ABDE" w14:textId="70E36BBB" w:rsidR="00246A19" w:rsidRDefault="00246A19" w:rsidP="00246A19">
      <w:pPr>
        <w:keepNext/>
      </w:pPr>
    </w:p>
    <w:p w14:paraId="14894D4F" w14:textId="77777777" w:rsidR="00246A19" w:rsidRDefault="00246A19" w:rsidP="00246A19">
      <w:pPr>
        <w:keepNext/>
      </w:pPr>
    </w:p>
    <w:p w14:paraId="074E5077" w14:textId="6F9CBFFC" w:rsidR="00246A19" w:rsidRDefault="00246A19" w:rsidP="00246A19">
      <w:pPr>
        <w:keepNext/>
      </w:pPr>
    </w:p>
    <w:p w14:paraId="3A04F48C" w14:textId="0292BFAB" w:rsidR="00246A19" w:rsidRDefault="00246A19" w:rsidP="00246A19">
      <w:pPr>
        <w:keepNext/>
      </w:pPr>
    </w:p>
    <w:p w14:paraId="1FD299E8" w14:textId="77777777" w:rsidR="00A43C06" w:rsidRDefault="00A43C06" w:rsidP="00246A19">
      <w:pPr>
        <w:keepNext/>
      </w:pPr>
    </w:p>
    <w:p w14:paraId="2A7D254F" w14:textId="77777777" w:rsidR="00A43C06" w:rsidRDefault="00A43C06" w:rsidP="00246A19">
      <w:pPr>
        <w:keepNext/>
      </w:pPr>
    </w:p>
    <w:p w14:paraId="73B37784" w14:textId="77777777" w:rsidR="00A43C06" w:rsidRDefault="00A43C06" w:rsidP="00246A19">
      <w:pPr>
        <w:keepNext/>
      </w:pPr>
    </w:p>
    <w:p w14:paraId="5C03BDF8" w14:textId="0D35921E" w:rsidR="00246A19" w:rsidRDefault="00246A19" w:rsidP="00246A19">
      <w:pPr>
        <w:keepNext/>
      </w:pPr>
    </w:p>
    <w:p w14:paraId="273530B8" w14:textId="0D8B7DD3" w:rsidR="0082570B" w:rsidRDefault="00246A19" w:rsidP="00246A19">
      <w:pPr>
        <w:pStyle w:val="Caption"/>
      </w:pPr>
      <w:r>
        <w:t xml:space="preserve">Hình </w:t>
      </w:r>
      <w:r>
        <w:fldChar w:fldCharType="begin"/>
      </w:r>
      <w:r>
        <w:instrText>SEQ Hình \* ARABIC</w:instrText>
      </w:r>
      <w:r>
        <w:fldChar w:fldCharType="separate"/>
      </w:r>
      <w:r w:rsidR="00267FF3">
        <w:rPr>
          <w:noProof/>
        </w:rPr>
        <w:t>2</w:t>
      </w:r>
      <w:r>
        <w:fldChar w:fldCharType="end"/>
      </w:r>
      <w:r>
        <w:t xml:space="preserve"> – Use case Đăng nhập</w:t>
      </w:r>
    </w:p>
    <w:p w14:paraId="795755DC" w14:textId="77777777" w:rsidR="003A12F0" w:rsidRDefault="003A12F0" w:rsidP="00246A19"/>
    <w:p w14:paraId="22E2B8D3" w14:textId="77777777" w:rsidR="003A12F0" w:rsidRDefault="003A12F0" w:rsidP="00246A19"/>
    <w:p w14:paraId="417BE81D" w14:textId="7380B2FC" w:rsidR="00246A19" w:rsidRPr="003A12F0" w:rsidRDefault="00246A19" w:rsidP="00410609">
      <w:pPr>
        <w:spacing w:line="360" w:lineRule="auto"/>
        <w:jc w:val="both"/>
        <w:rPr>
          <w:sz w:val="32"/>
        </w:rPr>
      </w:pPr>
      <w:r>
        <w:rPr>
          <w:szCs w:val="28"/>
        </w:rPr>
        <w:t xml:space="preserve">Trong use case </w:t>
      </w:r>
      <w:r w:rsidRPr="001434DC">
        <w:rPr>
          <w:i/>
          <w:iCs/>
          <w:szCs w:val="28"/>
        </w:rPr>
        <w:t>Đăng nhập</w:t>
      </w:r>
      <w:r>
        <w:rPr>
          <w:szCs w:val="28"/>
        </w:rPr>
        <w:t xml:space="preserve">, người mua (hoặc gọi chung là người dùng) sẽ </w:t>
      </w:r>
      <w:r w:rsidR="00191C57">
        <w:rPr>
          <w:szCs w:val="28"/>
        </w:rPr>
        <w:t>có thể đăng nhập bằng số điện thoại và mật mã</w:t>
      </w:r>
      <w:r w:rsidR="003A12F0">
        <w:rPr>
          <w:szCs w:val="28"/>
        </w:rPr>
        <w:t xml:space="preserve"> (include) hoặc có thể chọn phương thức đăng nhập khác, cũng như </w:t>
      </w:r>
      <w:r w:rsidR="00DB3B4B">
        <w:rPr>
          <w:szCs w:val="28"/>
        </w:rPr>
        <w:t>chọn mục quên mật khẩu để có thể đặt lại mật khẩu</w:t>
      </w:r>
      <w:r w:rsidR="001B41CE">
        <w:rPr>
          <w:szCs w:val="28"/>
        </w:rPr>
        <w:t xml:space="preserve">. Use case </w:t>
      </w:r>
      <w:r w:rsidR="001B41CE" w:rsidRPr="001434DC">
        <w:rPr>
          <w:i/>
          <w:iCs/>
          <w:szCs w:val="28"/>
        </w:rPr>
        <w:t>Cập nhật thông tin khác</w:t>
      </w:r>
      <w:r w:rsidR="001434DC">
        <w:rPr>
          <w:i/>
          <w:iCs/>
          <w:szCs w:val="28"/>
        </w:rPr>
        <w:t>h</w:t>
      </w:r>
      <w:r w:rsidR="001B41CE" w:rsidRPr="001434DC">
        <w:rPr>
          <w:i/>
          <w:iCs/>
          <w:szCs w:val="28"/>
        </w:rPr>
        <w:t xml:space="preserve"> hàng</w:t>
      </w:r>
      <w:r w:rsidR="001B41CE">
        <w:rPr>
          <w:szCs w:val="28"/>
        </w:rPr>
        <w:t xml:space="preserve"> chỉ được thực hiện sau khi người dùng đã đăng nhập thành công (include)</w:t>
      </w:r>
      <w:r w:rsidR="00410609">
        <w:rPr>
          <w:szCs w:val="28"/>
        </w:rPr>
        <w:t>.</w:t>
      </w:r>
    </w:p>
    <w:p w14:paraId="643022D4" w14:textId="0073F1B5" w:rsidR="003257F8" w:rsidRDefault="004709EA" w:rsidP="004709EA">
      <w:pPr>
        <w:pStyle w:val="Heading4"/>
      </w:pPr>
      <w:r>
        <w:t>Nhắn tin</w:t>
      </w:r>
    </w:p>
    <w:p w14:paraId="56F9D285" w14:textId="7B0C4F71" w:rsidR="004709EA" w:rsidRDefault="001434DC" w:rsidP="004709EA">
      <w:r>
        <w:rPr>
          <w:noProof/>
        </w:rPr>
        <mc:AlternateContent>
          <mc:Choice Requires="wps">
            <w:drawing>
              <wp:anchor distT="0" distB="0" distL="114300" distR="114300" simplePos="0" relativeHeight="251658250" behindDoc="0" locked="0" layoutInCell="1" allowOverlap="1" wp14:anchorId="1BAC6E70" wp14:editId="4DB7C04A">
                <wp:simplePos x="0" y="0"/>
                <wp:positionH relativeFrom="column">
                  <wp:posOffset>3484245</wp:posOffset>
                </wp:positionH>
                <wp:positionV relativeFrom="paragraph">
                  <wp:posOffset>65405</wp:posOffset>
                </wp:positionV>
                <wp:extent cx="1111250" cy="765175"/>
                <wp:effectExtent l="0" t="0" r="0" b="0"/>
                <wp:wrapSquare wrapText="bothSides"/>
                <wp:docPr id="36" name="Text Box 36"/>
                <wp:cNvGraphicFramePr/>
                <a:graphic xmlns:a="http://schemas.openxmlformats.org/drawingml/2006/main">
                  <a:graphicData uri="http://schemas.microsoft.com/office/word/2010/wordprocessingShape">
                    <wps:wsp>
                      <wps:cNvSpPr txBox="1"/>
                      <wps:spPr>
                        <a:xfrm>
                          <a:off x="0" y="0"/>
                          <a:ext cx="1111250" cy="765175"/>
                        </a:xfrm>
                        <a:prstGeom prst="rect">
                          <a:avLst/>
                        </a:prstGeom>
                        <a:solidFill>
                          <a:prstClr val="white"/>
                        </a:solidFill>
                        <a:ln>
                          <a:noFill/>
                        </a:ln>
                      </wps:spPr>
                      <wps:txbx>
                        <w:txbxContent>
                          <w:p w14:paraId="032D8702" w14:textId="71DD41FD" w:rsidR="001434DC" w:rsidRPr="00BF1D72" w:rsidRDefault="001434DC" w:rsidP="001434DC">
                            <w:pPr>
                              <w:pStyle w:val="Caption"/>
                              <w:rPr>
                                <w:rFonts w:cs="Times New Roman"/>
                                <w:noProof/>
                                <w:sz w:val="32"/>
                                <w:szCs w:val="20"/>
                              </w:rPr>
                            </w:pPr>
                            <w:r>
                              <w:t xml:space="preserve">Hình </w:t>
                            </w:r>
                            <w:r>
                              <w:fldChar w:fldCharType="begin"/>
                            </w:r>
                            <w:r>
                              <w:instrText>SEQ Hình \* ARABIC</w:instrText>
                            </w:r>
                            <w:r>
                              <w:fldChar w:fldCharType="separate"/>
                            </w:r>
                            <w:r w:rsidR="00267FF3">
                              <w:rPr>
                                <w:noProof/>
                              </w:rPr>
                              <w:t>3</w:t>
                            </w:r>
                            <w:r>
                              <w:fldChar w:fldCharType="end"/>
                            </w:r>
                            <w:r>
                              <w:t xml:space="preserve"> - Use case người mua nhắn tin cho người bá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AC6E70" id="Text Box 36" o:spid="_x0000_s1027" type="#_x0000_t202" style="position:absolute;margin-left:274.35pt;margin-top:5.15pt;width:87.5pt;height:60.25pt;z-index:2516582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" stroked="f">
                <v:textbox inset="0,0,0,0">
                  <w:txbxContent>
                    <w:p w14:paraId="032D8702" w14:textId="71DD41FD" w:rsidR="001434DC" w:rsidRPr="00BF1D72" w:rsidRDefault="001434DC" w:rsidP="001434DC">
                      <w:pPr>
                        <w:pStyle w:val="Caption"/>
                        <w:rPr>
                          <w:rFonts w:cs="Times New Roman"/>
                          <w:noProof/>
                          <w:sz w:val="32"/>
                          <w:szCs w:val="20"/>
                        </w:rPr>
                      </w:pPr>
                      <w:r>
                        <w:t xml:space="preserve">Hình </w:t>
                      </w:r>
                      <w:r>
                        <w:fldChar w:fldCharType="begin"/>
                      </w:r>
                      <w:r>
                        <w:instrText>SEQ Hình \* ARABIC</w:instrText>
                      </w:r>
                      <w:r>
                        <w:fldChar w:fldCharType="separate"/>
                      </w:r>
                      <w:r w:rsidR="00267FF3">
                        <w:rPr>
                          <w:noProof/>
                        </w:rPr>
                        <w:t>3</w:t>
                      </w:r>
                      <w:r>
                        <w:fldChar w:fldCharType="end"/>
                      </w:r>
                      <w:r>
                        <w:t xml:space="preserve"> - Use case người mua nhắn tin cho người bán</w:t>
                      </w:r>
                    </w:p>
                  </w:txbxContent>
                </v:textbox>
                <w10:wrap type="square"/>
              </v:shape>
            </w:pict>
          </mc:Fallback>
        </mc:AlternateContent>
      </w:r>
      <w:r w:rsidR="004709EA">
        <w:rPr>
          <w:noProof/>
        </w:rPr>
        <w:drawing>
          <wp:anchor distT="0" distB="0" distL="114300" distR="114300" simplePos="0" relativeHeight="251658248" behindDoc="0" locked="0" layoutInCell="1" allowOverlap="1" wp14:anchorId="0FC5B918" wp14:editId="4863F99C">
            <wp:simplePos x="0" y="0"/>
            <wp:positionH relativeFrom="column">
              <wp:posOffset>13970</wp:posOffset>
            </wp:positionH>
            <wp:positionV relativeFrom="paragraph">
              <wp:posOffset>23495</wp:posOffset>
            </wp:positionV>
            <wp:extent cx="3276600" cy="923925"/>
            <wp:effectExtent l="0" t="0" r="0" b="9525"/>
            <wp:wrapSquare wrapText="bothSides"/>
            <wp:docPr id="8" name="Picture 8" descr="Diagram, venn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 venn diagram&#10;&#10;Description automatically generated"/>
                    <pic:cNvPicPr/>
                  </pic:nvPicPr>
                  <pic:blipFill>
                    <a:blip r:embed="rId54"/>
                    <a:stretch>
                      <a:fillRect/>
                    </a:stretch>
                  </pic:blipFill>
                  <pic:spPr>
                    <a:xfrm>
                      <a:off x="0" y="0"/>
                      <a:ext cx="3276600" cy="923925"/>
                    </a:xfrm>
                    <a:prstGeom prst="rect">
                      <a:avLst/>
                    </a:prstGeom>
                  </pic:spPr>
                </pic:pic>
              </a:graphicData>
            </a:graphic>
            <wp14:sizeRelH relativeFrom="page">
              <wp14:pctWidth>0</wp14:pctWidth>
            </wp14:sizeRelH>
            <wp14:sizeRelV relativeFrom="page">
              <wp14:pctHeight>0</wp14:pctHeight>
            </wp14:sizeRelV>
          </wp:anchor>
        </w:drawing>
      </w:r>
    </w:p>
    <w:p w14:paraId="44082482" w14:textId="0B4A7514" w:rsidR="00293D1E" w:rsidRPr="00293D1E" w:rsidRDefault="00293D1E" w:rsidP="00293D1E"/>
    <w:p w14:paraId="54A4FBF7" w14:textId="6C4F1AEC" w:rsidR="00293D1E" w:rsidRPr="00293D1E" w:rsidRDefault="00293D1E" w:rsidP="00293D1E"/>
    <w:p w14:paraId="69875E7D" w14:textId="02A9DC99" w:rsidR="00293D1E" w:rsidRDefault="00293D1E" w:rsidP="00293D1E"/>
    <w:p w14:paraId="15C9CD64" w14:textId="77777777" w:rsidR="00C025B5" w:rsidRDefault="00C025B5" w:rsidP="00293D1E"/>
    <w:p w14:paraId="1EE78B81" w14:textId="245F5570" w:rsidR="00C025B5" w:rsidRDefault="00C025B5" w:rsidP="00C025B5">
      <w:pPr>
        <w:spacing w:line="360" w:lineRule="auto"/>
        <w:jc w:val="both"/>
        <w:rPr>
          <w:szCs w:val="28"/>
        </w:rPr>
      </w:pPr>
      <w:r>
        <w:rPr>
          <w:szCs w:val="28"/>
        </w:rPr>
        <w:t>Người mua và người bán có thể nhắn tin với nhau, với mục đích để người mua hiểu chi tiết hơn về sản phẩm mình muốn đặt, hoặc là để được tư vẫn thêm những sản phẩm phù hợp.</w:t>
      </w:r>
    </w:p>
    <w:p w14:paraId="493F70AB" w14:textId="1BF6F7DF" w:rsidR="00AB4CBD" w:rsidRDefault="00AB4CBD" w:rsidP="00AB4CBD">
      <w:pPr>
        <w:pStyle w:val="Heading4"/>
      </w:pPr>
      <w:r>
        <w:t>Tìm kiếm sản phẩm</w:t>
      </w:r>
    </w:p>
    <w:p w14:paraId="2EFC98BC" w14:textId="1FB8A8AE" w:rsidR="00C025B5" w:rsidRPr="00C025B5" w:rsidRDefault="003B36C1" w:rsidP="00C025B5">
      <w:pPr>
        <w:spacing w:line="360" w:lineRule="auto"/>
        <w:jc w:val="both"/>
        <w:rPr>
          <w:szCs w:val="28"/>
        </w:rPr>
      </w:pPr>
      <w:r>
        <w:rPr>
          <w:noProof/>
        </w:rPr>
        <w:drawing>
          <wp:anchor distT="0" distB="0" distL="114300" distR="114300" simplePos="0" relativeHeight="251658251" behindDoc="0" locked="0" layoutInCell="1" allowOverlap="1" wp14:anchorId="76499F38" wp14:editId="59995461">
            <wp:simplePos x="0" y="0"/>
            <wp:positionH relativeFrom="column">
              <wp:posOffset>58420</wp:posOffset>
            </wp:positionH>
            <wp:positionV relativeFrom="paragraph">
              <wp:posOffset>38100</wp:posOffset>
            </wp:positionV>
            <wp:extent cx="5398228" cy="2870200"/>
            <wp:effectExtent l="0" t="0" r="0" b="6350"/>
            <wp:wrapSquare wrapText="bothSides"/>
            <wp:docPr id="37" name="Picture 3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Diagram&#10;&#10;Description automatically generated"/>
                    <pic:cNvPicPr/>
                  </pic:nvPicPr>
                  <pic:blipFill>
                    <a:blip r:embed="rId55"/>
                    <a:stretch>
                      <a:fillRect/>
                    </a:stretch>
                  </pic:blipFill>
                  <pic:spPr>
                    <a:xfrm>
                      <a:off x="0" y="0"/>
                      <a:ext cx="5398228" cy="2870200"/>
                    </a:xfrm>
                    <a:prstGeom prst="rect">
                      <a:avLst/>
                    </a:prstGeom>
                  </pic:spPr>
                </pic:pic>
              </a:graphicData>
            </a:graphic>
            <wp14:sizeRelH relativeFrom="page">
              <wp14:pctWidth>0</wp14:pctWidth>
            </wp14:sizeRelH>
            <wp14:sizeRelV relativeFrom="page">
              <wp14:pctHeight>0</wp14:pctHeight>
            </wp14:sizeRelV>
          </wp:anchor>
        </w:drawing>
      </w:r>
    </w:p>
    <w:p w14:paraId="6A186153" w14:textId="635A7147" w:rsidR="00F040DA" w:rsidRDefault="00F040DA" w:rsidP="00F040DA">
      <w:pPr>
        <w:keepNext/>
      </w:pPr>
    </w:p>
    <w:p w14:paraId="513CDE39" w14:textId="77777777" w:rsidR="003B36C1" w:rsidRDefault="003B36C1" w:rsidP="004436C4">
      <w:pPr>
        <w:pStyle w:val="Caption"/>
        <w:spacing w:after="240"/>
      </w:pPr>
    </w:p>
    <w:p w14:paraId="7CF605EB" w14:textId="77777777" w:rsidR="003B36C1" w:rsidRDefault="003B36C1" w:rsidP="004436C4">
      <w:pPr>
        <w:pStyle w:val="Caption"/>
        <w:spacing w:after="240"/>
      </w:pPr>
    </w:p>
    <w:p w14:paraId="1F273015" w14:textId="77777777" w:rsidR="003B36C1" w:rsidRDefault="003B36C1" w:rsidP="004436C4">
      <w:pPr>
        <w:pStyle w:val="Caption"/>
        <w:spacing w:after="240"/>
      </w:pPr>
    </w:p>
    <w:p w14:paraId="7E2F0320" w14:textId="77777777" w:rsidR="003B36C1" w:rsidRDefault="003B36C1" w:rsidP="004436C4">
      <w:pPr>
        <w:pStyle w:val="Caption"/>
        <w:spacing w:after="240"/>
      </w:pPr>
    </w:p>
    <w:p w14:paraId="172B301E" w14:textId="77777777" w:rsidR="003B36C1" w:rsidRDefault="003B36C1" w:rsidP="004436C4">
      <w:pPr>
        <w:pStyle w:val="Caption"/>
        <w:spacing w:after="240"/>
      </w:pPr>
    </w:p>
    <w:p w14:paraId="61A90856" w14:textId="77777777" w:rsidR="003B36C1" w:rsidRDefault="003B36C1" w:rsidP="004436C4">
      <w:pPr>
        <w:pStyle w:val="Caption"/>
        <w:spacing w:after="240"/>
      </w:pPr>
    </w:p>
    <w:p w14:paraId="3AE530F3" w14:textId="77777777" w:rsidR="003B36C1" w:rsidRDefault="003B36C1" w:rsidP="004436C4">
      <w:pPr>
        <w:pStyle w:val="Caption"/>
        <w:spacing w:after="240"/>
      </w:pPr>
    </w:p>
    <w:p w14:paraId="0E82F3CC" w14:textId="77777777" w:rsidR="003B36C1" w:rsidRDefault="003B36C1" w:rsidP="004436C4">
      <w:pPr>
        <w:pStyle w:val="Caption"/>
        <w:spacing w:after="240"/>
      </w:pPr>
    </w:p>
    <w:p w14:paraId="7E95C59A" w14:textId="2CF94ECD" w:rsidR="00F040DA" w:rsidRDefault="00F040DA" w:rsidP="004436C4">
      <w:pPr>
        <w:pStyle w:val="Caption"/>
        <w:spacing w:after="240"/>
      </w:pPr>
      <w:r>
        <w:t xml:space="preserve">Hình </w:t>
      </w:r>
      <w:r>
        <w:fldChar w:fldCharType="begin"/>
      </w:r>
      <w:r>
        <w:instrText>SEQ Hình \* ARABIC</w:instrText>
      </w:r>
      <w:r>
        <w:fldChar w:fldCharType="separate"/>
      </w:r>
      <w:r w:rsidR="00267FF3">
        <w:rPr>
          <w:noProof/>
        </w:rPr>
        <w:t>4</w:t>
      </w:r>
      <w:r>
        <w:fldChar w:fldCharType="end"/>
      </w:r>
      <w:r>
        <w:t xml:space="preserve"> – Use case Tìm kiếm sản phẩm</w:t>
      </w:r>
    </w:p>
    <w:p w14:paraId="37B846D4" w14:textId="515AD817" w:rsidR="00F040DA" w:rsidRDefault="00F040DA" w:rsidP="004436C4">
      <w:pPr>
        <w:spacing w:line="360" w:lineRule="auto"/>
        <w:jc w:val="both"/>
      </w:pPr>
      <w:r>
        <w:t xml:space="preserve">Việc tìm kiếm </w:t>
      </w:r>
      <w:r w:rsidR="007307EB">
        <w:t xml:space="preserve">sản phẩm hoặc là 1 cửa hàng thì sau đó sẽ có các use case khác như là lọc các sản phẩm (từ mức giá, nơi giao hàng,…), hoặc là xem 1 sản phẩm cụ thể nào đó, hay như </w:t>
      </w:r>
      <w:r w:rsidR="00AA2B35">
        <w:t xml:space="preserve">use case </w:t>
      </w:r>
      <w:r w:rsidR="00AA2B35" w:rsidRPr="00AA2B35">
        <w:rPr>
          <w:i/>
          <w:iCs/>
        </w:rPr>
        <w:t>Gợi ý gần đây</w:t>
      </w:r>
      <w:r w:rsidR="00AA2B35">
        <w:t xml:space="preserve"> sẽ lọc ra những món ăn ở gần địa chỉ của người dùng để gợi ý.</w:t>
      </w:r>
    </w:p>
    <w:p w14:paraId="08D16594" w14:textId="4408A21D" w:rsidR="00374744" w:rsidRDefault="00AA2B35" w:rsidP="004436C4">
      <w:pPr>
        <w:spacing w:line="360" w:lineRule="auto"/>
        <w:jc w:val="both"/>
      </w:pPr>
      <w:r>
        <w:lastRenderedPageBreak/>
        <w:t>Sau khi chọn xem 1 sản phẩm cụ thể nào thì ng</w:t>
      </w:r>
      <w:r w:rsidR="00374744">
        <w:t xml:space="preserve">ười dùng mới có thể </w:t>
      </w:r>
      <w:r w:rsidR="00374744" w:rsidRPr="004436C4">
        <w:rPr>
          <w:i/>
          <w:iCs/>
        </w:rPr>
        <w:t>Xem chi tiết sản phẩm</w:t>
      </w:r>
      <w:r w:rsidR="00374744">
        <w:t xml:space="preserve">, </w:t>
      </w:r>
      <w:r w:rsidR="00374744" w:rsidRPr="004436C4">
        <w:rPr>
          <w:i/>
          <w:iCs/>
        </w:rPr>
        <w:t>Xem cửa hàng bán sản phẩm</w:t>
      </w:r>
      <w:r w:rsidR="00374744">
        <w:t xml:space="preserve"> và </w:t>
      </w:r>
      <w:r w:rsidR="00374744" w:rsidRPr="004436C4">
        <w:rPr>
          <w:i/>
          <w:iCs/>
        </w:rPr>
        <w:t>Xem voucher khuyến mãi</w:t>
      </w:r>
      <w:r w:rsidR="00374744">
        <w:t xml:space="preserve"> dành cho món ăn</w:t>
      </w:r>
      <w:r w:rsidR="003B36C1">
        <w:t xml:space="preserve">, hoặc là trực tiếp </w:t>
      </w:r>
      <w:r w:rsidR="004C51DF">
        <w:t xml:space="preserve">chọn </w:t>
      </w:r>
      <w:r w:rsidR="004C51DF" w:rsidRPr="004C51DF">
        <w:rPr>
          <w:i/>
          <w:iCs/>
        </w:rPr>
        <w:t>Mua sản phẩm</w:t>
      </w:r>
      <w:r w:rsidR="004C51DF">
        <w:rPr>
          <w:i/>
          <w:iCs/>
        </w:rPr>
        <w:t xml:space="preserve"> </w:t>
      </w:r>
      <w:r w:rsidR="004C51DF">
        <w:t xml:space="preserve">để mua món ăn đó, </w:t>
      </w:r>
      <w:r w:rsidR="004C51DF" w:rsidRPr="00514373">
        <w:rPr>
          <w:i/>
          <w:iCs/>
        </w:rPr>
        <w:t>Mua sản phẩm</w:t>
      </w:r>
      <w:r w:rsidR="004C51DF">
        <w:t xml:space="preserve"> ở đây cũng chính là use case </w:t>
      </w:r>
      <w:r w:rsidR="004C51DF" w:rsidRPr="00514373">
        <w:rPr>
          <w:i/>
          <w:iCs/>
        </w:rPr>
        <w:t xml:space="preserve">Mua hàng </w:t>
      </w:r>
      <w:r w:rsidR="004C51DF">
        <w:t>mà nhóm đã liệt kê ở trên</w:t>
      </w:r>
      <w:r w:rsidR="00514373">
        <w:t>.</w:t>
      </w:r>
      <w:r w:rsidR="00374744">
        <w:t xml:space="preserve">(include </w:t>
      </w:r>
      <w:r w:rsidR="00301FAC">
        <w:t>ở đây biểu thị</w:t>
      </w:r>
      <w:r w:rsidR="00374744">
        <w:t xml:space="preserve"> phải chọn </w:t>
      </w:r>
      <w:r w:rsidR="00374744" w:rsidRPr="004436C4">
        <w:rPr>
          <w:i/>
          <w:iCs/>
        </w:rPr>
        <w:t>Xem sản phẩm</w:t>
      </w:r>
      <w:r w:rsidR="00374744">
        <w:t xml:space="preserve"> trước mới có thể thực hiện các use case</w:t>
      </w:r>
      <w:r w:rsidR="004436C4">
        <w:t xml:space="preserve"> đó</w:t>
      </w:r>
      <w:r w:rsidR="00374744">
        <w:t>).</w:t>
      </w:r>
    </w:p>
    <w:p w14:paraId="5036ED6B" w14:textId="7ECC7EBC" w:rsidR="004436C4" w:rsidRDefault="0088505E" w:rsidP="00190953">
      <w:pPr>
        <w:pStyle w:val="Heading4"/>
      </w:pPr>
      <w:r>
        <w:t>Kiểm tra giỏ hàng</w:t>
      </w:r>
      <w:bookmarkEnd w:id="5"/>
    </w:p>
    <w:p w14:paraId="17BB7163" w14:textId="77777777" w:rsidR="00267FF3" w:rsidRDefault="00267FF3" w:rsidP="00267FF3">
      <w:pPr>
        <w:keepNext/>
      </w:pPr>
      <w:r>
        <w:rPr>
          <w:noProof/>
        </w:rPr>
        <w:drawing>
          <wp:inline distT="0" distB="0" distL="0" distR="0" wp14:anchorId="6F0CF1B6" wp14:editId="7B361066">
            <wp:extent cx="3375025" cy="2318495"/>
            <wp:effectExtent l="0" t="0" r="0" b="5715"/>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56"/>
                    <a:stretch>
                      <a:fillRect/>
                    </a:stretch>
                  </pic:blipFill>
                  <pic:spPr>
                    <a:xfrm>
                      <a:off x="0" y="0"/>
                      <a:ext cx="3379697" cy="2321704"/>
                    </a:xfrm>
                    <a:prstGeom prst="rect">
                      <a:avLst/>
                    </a:prstGeom>
                  </pic:spPr>
                </pic:pic>
              </a:graphicData>
            </a:graphic>
          </wp:inline>
        </w:drawing>
      </w:r>
    </w:p>
    <w:p w14:paraId="780A7CB3" w14:textId="01BA78E9" w:rsidR="00190953" w:rsidRDefault="00267FF3" w:rsidP="00267FF3">
      <w:pPr>
        <w:pStyle w:val="Caption"/>
      </w:pPr>
      <w:r>
        <w:t xml:space="preserve">Hình </w:t>
      </w:r>
      <w:r>
        <w:fldChar w:fldCharType="begin"/>
      </w:r>
      <w:r>
        <w:instrText>SEQ Hình \* ARABIC</w:instrText>
      </w:r>
      <w:r>
        <w:fldChar w:fldCharType="separate"/>
      </w:r>
      <w:r>
        <w:rPr>
          <w:noProof/>
        </w:rPr>
        <w:t>5</w:t>
      </w:r>
      <w:r>
        <w:fldChar w:fldCharType="end"/>
      </w:r>
      <w:r>
        <w:t xml:space="preserve"> – Use case Kiểm tra giỏ hàng</w:t>
      </w:r>
    </w:p>
    <w:p w14:paraId="05F099C7" w14:textId="7A4C049D" w:rsidR="00FD0F01" w:rsidRDefault="00FD0F01" w:rsidP="00313D96">
      <w:pPr>
        <w:spacing w:before="240" w:after="240" w:line="360" w:lineRule="auto"/>
        <w:jc w:val="both"/>
      </w:pPr>
      <w:r>
        <w:t xml:space="preserve">Khi người dùng chọn </w:t>
      </w:r>
      <w:r w:rsidRPr="00313D96">
        <w:rPr>
          <w:i/>
          <w:iCs/>
        </w:rPr>
        <w:t>Kiểm tra giỏ hàng</w:t>
      </w:r>
      <w:r>
        <w:t xml:space="preserve">, họ có thể tăng giảm số lượng sản phẩm cũng như là xoá hết toàn bộ giỏ hàng để đặt hàng lại. Use case </w:t>
      </w:r>
      <w:r w:rsidRPr="00313D96">
        <w:rPr>
          <w:i/>
          <w:iCs/>
        </w:rPr>
        <w:t>Mua hàng</w:t>
      </w:r>
      <w:r w:rsidR="00525B6A">
        <w:t xml:space="preserve"> ở mục </w:t>
      </w:r>
      <w:r w:rsidR="00525B6A" w:rsidRPr="00313D96">
        <w:rPr>
          <w:i/>
          <w:iCs/>
        </w:rPr>
        <w:t>Kiểm tra giỏ hàng</w:t>
      </w:r>
      <w:r w:rsidR="00525B6A">
        <w:t xml:space="preserve"> cũng là</w:t>
      </w:r>
      <w:r w:rsidR="00AA0CAD">
        <w:t xml:space="preserve"> </w:t>
      </w:r>
      <w:r w:rsidR="00525B6A" w:rsidRPr="00313D96">
        <w:rPr>
          <w:i/>
          <w:iCs/>
        </w:rPr>
        <w:t>Mua hàng</w:t>
      </w:r>
      <w:r w:rsidR="00525B6A">
        <w:t xml:space="preserve"> nhóm đã liệt kê ở những use case cho người mua, </w:t>
      </w:r>
      <w:r w:rsidR="00AA0CAD">
        <w:t xml:space="preserve">nhưng ở đây sẽ chi tiết hơn </w:t>
      </w:r>
      <w:r w:rsidR="00313D96">
        <w:t xml:space="preserve">về việc </w:t>
      </w:r>
      <w:r w:rsidR="00313D96" w:rsidRPr="00313D96">
        <w:rPr>
          <w:i/>
          <w:iCs/>
        </w:rPr>
        <w:t>Mua hàng</w:t>
      </w:r>
      <w:r w:rsidR="00313D96">
        <w:t xml:space="preserve"> là extend trong </w:t>
      </w:r>
      <w:r w:rsidR="00313D96" w:rsidRPr="00313D96">
        <w:rPr>
          <w:i/>
          <w:iCs/>
        </w:rPr>
        <w:t>Kiểm tra giỏ hàng</w:t>
      </w:r>
      <w:r w:rsidR="00313D96">
        <w:t>.</w:t>
      </w:r>
    </w:p>
    <w:p w14:paraId="28CE0EF2" w14:textId="5EB7C51C" w:rsidR="00C841FF" w:rsidRDefault="00906772" w:rsidP="00906772">
      <w:pPr>
        <w:pStyle w:val="Heading4"/>
      </w:pPr>
      <w:r>
        <w:t>Mua hàng</w:t>
      </w:r>
    </w:p>
    <w:p w14:paraId="213EBB73" w14:textId="77777777" w:rsidR="00906772" w:rsidRPr="00906772" w:rsidRDefault="00906772" w:rsidP="00906772"/>
    <w:sectPr w:rsidR="00906772" w:rsidRPr="00906772" w:rsidSect="00AC7D89">
      <w:headerReference w:type="default" r:id="rId57"/>
      <w:footerReference w:type="default" r:id="rId58"/>
      <w:footnotePr>
        <w:numFmt w:val="lowerRoman"/>
      </w:footnotePr>
      <w:pgSz w:w="11907" w:h="16839" w:code="9"/>
      <w:pgMar w:top="1138" w:right="1138" w:bottom="562" w:left="893" w:header="720" w:footer="239" w:gutter="0"/>
      <w:pgNumType w:start="1"/>
      <w:cols w:space="720"/>
      <w:noEndnote/>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CB5EAE" w14:textId="77777777" w:rsidR="00A55F11" w:rsidRDefault="00A55F11">
      <w:r>
        <w:separator/>
      </w:r>
    </w:p>
  </w:endnote>
  <w:endnote w:type="continuationSeparator" w:id="0">
    <w:p w14:paraId="67F01F62" w14:textId="77777777" w:rsidR="00A55F11" w:rsidRDefault="00A55F11">
      <w:r>
        <w:continuationSeparator/>
      </w:r>
    </w:p>
  </w:endnote>
  <w:endnote w:type="continuationNotice" w:id="1">
    <w:p w14:paraId="0EDCD158" w14:textId="77777777" w:rsidR="00A55F11" w:rsidRDefault="00A55F1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VnTime">
    <w:altName w:val="Times New Roman"/>
    <w:charset w:val="00"/>
    <w:family w:val="swiss"/>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1878FC" w14:textId="11015CDB" w:rsidR="009373A7" w:rsidRDefault="009373A7" w:rsidP="00AC7D89">
    <w:pPr>
      <w:pStyle w:val="Footer"/>
    </w:pPr>
  </w:p>
  <w:p w14:paraId="604CD1C6" w14:textId="77777777" w:rsidR="009373A7" w:rsidRDefault="009373A7" w:rsidP="009373A7">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Ind w:w="-106" w:type="dxa"/>
      <w:tblBorders>
        <w:top w:val="single" w:sz="18" w:space="0" w:color="808080"/>
        <w:insideV w:val="single" w:sz="18" w:space="0" w:color="808080"/>
      </w:tblBorders>
      <w:tblLook w:val="00A0" w:firstRow="1" w:lastRow="0" w:firstColumn="1" w:lastColumn="0" w:noHBand="0" w:noVBand="0"/>
    </w:tblPr>
    <w:tblGrid>
      <w:gridCol w:w="1024"/>
      <w:gridCol w:w="8852"/>
    </w:tblGrid>
    <w:tr w:rsidR="00A55F11" w14:paraId="07526CB7" w14:textId="77777777">
      <w:tc>
        <w:tcPr>
          <w:tcW w:w="918" w:type="dxa"/>
          <w:tcBorders>
            <w:top w:val="single" w:sz="18" w:space="0" w:color="808080"/>
          </w:tcBorders>
        </w:tcPr>
        <w:p w14:paraId="2385AE66" w14:textId="77777777" w:rsidR="00A55F11" w:rsidRPr="00C37430" w:rsidRDefault="00A55F11">
          <w:pPr>
            <w:pStyle w:val="Footer"/>
            <w:jc w:val="right"/>
            <w:rPr>
              <w:b/>
              <w:bCs/>
              <w:color w:val="4F81BD"/>
            </w:rPr>
          </w:pPr>
          <w:r>
            <w:fldChar w:fldCharType="begin"/>
          </w:r>
          <w:r>
            <w:instrText xml:space="preserve"> PAGE   \* MERGEFORMAT </w:instrText>
          </w:r>
          <w:r>
            <w:fldChar w:fldCharType="separate"/>
          </w:r>
          <w:r w:rsidRPr="008F23D3">
            <w:rPr>
              <w:b/>
              <w:bCs/>
              <w:noProof/>
              <w:color w:val="4F81BD"/>
            </w:rPr>
            <w:t>5</w:t>
          </w:r>
          <w:r>
            <w:rPr>
              <w:b/>
              <w:bCs/>
              <w:noProof/>
              <w:color w:val="4F81BD"/>
            </w:rPr>
            <w:fldChar w:fldCharType="end"/>
          </w:r>
        </w:p>
      </w:tc>
      <w:tc>
        <w:tcPr>
          <w:tcW w:w="7938" w:type="dxa"/>
          <w:tcBorders>
            <w:top w:val="single" w:sz="18" w:space="0" w:color="808080"/>
          </w:tcBorders>
        </w:tcPr>
        <w:p w14:paraId="5A804E8D" w14:textId="77777777" w:rsidR="00A55F11" w:rsidRDefault="00A55F11">
          <w:pPr>
            <w:pStyle w:val="Footer"/>
          </w:pPr>
        </w:p>
      </w:tc>
    </w:tr>
  </w:tbl>
  <w:p w14:paraId="002154C4" w14:textId="77777777" w:rsidR="00A55F11" w:rsidRPr="00C37430" w:rsidRDefault="00A55F11">
    <w:pPr>
      <w:pStyle w:val="Footer"/>
      <w:rPr>
        <w:sz w:val="2"/>
        <w:szCs w:val="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12133254"/>
      <w:docPartObj>
        <w:docPartGallery w:val="Page Numbers (Bottom of Page)"/>
        <w:docPartUnique/>
      </w:docPartObj>
    </w:sdtPr>
    <w:sdtEndPr>
      <w:rPr>
        <w:noProof/>
      </w:rPr>
    </w:sdtEndPr>
    <w:sdtContent>
      <w:p w14:paraId="6328C76D" w14:textId="77777777" w:rsidR="00AC7D89" w:rsidRDefault="00DC4DE5">
        <w:pPr>
          <w:pStyle w:val="Footer"/>
          <w:jc w:val="right"/>
        </w:pPr>
      </w:p>
    </w:sdtContent>
  </w:sdt>
  <w:p w14:paraId="2E7785C1" w14:textId="77777777" w:rsidR="00AC7D89" w:rsidRDefault="00AC7D89" w:rsidP="009373A7">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7399074"/>
      <w:docPartObj>
        <w:docPartGallery w:val="Page Numbers (Bottom of Page)"/>
        <w:docPartUnique/>
      </w:docPartObj>
    </w:sdtPr>
    <w:sdtEndPr>
      <w:rPr>
        <w:noProof/>
        <w:sz w:val="28"/>
        <w:szCs w:val="28"/>
      </w:rPr>
    </w:sdtEndPr>
    <w:sdtContent>
      <w:p w14:paraId="3F660656" w14:textId="592E543B" w:rsidR="00AC7D89" w:rsidRDefault="00AC7D8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64545F1" w14:textId="7F122ED4" w:rsidR="00AC7D89" w:rsidRDefault="00AC7D89" w:rsidP="009373A7">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7B0B2B" w14:textId="77777777" w:rsidR="00A55F11" w:rsidRDefault="00A55F11">
      <w:r>
        <w:separator/>
      </w:r>
    </w:p>
  </w:footnote>
  <w:footnote w:type="continuationSeparator" w:id="0">
    <w:p w14:paraId="33DB9222" w14:textId="77777777" w:rsidR="00A55F11" w:rsidRDefault="00A55F11">
      <w:r>
        <w:continuationSeparator/>
      </w:r>
    </w:p>
  </w:footnote>
  <w:footnote w:type="continuationNotice" w:id="1">
    <w:p w14:paraId="57F19549" w14:textId="77777777" w:rsidR="00A55F11" w:rsidRDefault="00A55F1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B4DB3C" w14:textId="77777777" w:rsidR="00A55F11" w:rsidRPr="00104977" w:rsidRDefault="00A55F11">
    <w:pPr>
      <w:pStyle w:val="Header"/>
    </w:pPr>
  </w:p>
  <w:p w14:paraId="784B46CA" w14:textId="77777777" w:rsidR="00A55F11" w:rsidRPr="00CF489D" w:rsidRDefault="00A55F11">
    <w:pPr>
      <w:pStyle w:val="Header"/>
      <w:rPr>
        <w:sz w:val="4"/>
        <w:szCs w:val="4"/>
      </w:rPr>
    </w:pPr>
    <w:r>
      <w:tab/>
    </w:r>
    <w:r w:rsidRPr="00CF489D">
      <w:rPr>
        <w:sz w:val="4"/>
        <w:szCs w:val="4"/>
      </w:rPr>
      <w:tab/>
    </w:r>
    <w:r w:rsidRPr="00CF489D">
      <w:rPr>
        <w:sz w:val="4"/>
        <w:szCs w:val="4"/>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060338" w14:textId="77777777" w:rsidR="00BD09D4" w:rsidRDefault="00BD09D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738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9EE02B4"/>
    <w:multiLevelType w:val="hybridMultilevel"/>
    <w:tmpl w:val="1FC643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BD47FB"/>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3" w15:restartNumberingAfterBreak="0">
    <w:nsid w:val="1D2F3BA0"/>
    <w:multiLevelType w:val="hybridMultilevel"/>
    <w:tmpl w:val="60DC55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C6237C"/>
    <w:multiLevelType w:val="hybridMultilevel"/>
    <w:tmpl w:val="D29642DE"/>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535A96"/>
    <w:multiLevelType w:val="hybridMultilevel"/>
    <w:tmpl w:val="ECCCFB9E"/>
    <w:lvl w:ilvl="0" w:tplc="2BF4B260">
      <w:start w:val="2011"/>
      <w:numFmt w:val="bullet"/>
      <w:lvlText w:val="-"/>
      <w:lvlJc w:val="left"/>
      <w:pPr>
        <w:ind w:left="1080" w:hanging="360"/>
      </w:pPr>
      <w:rPr>
        <w:rFonts w:ascii="Times New Roman" w:eastAsia="Times New Roman" w:hAnsi="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2CC11116"/>
    <w:multiLevelType w:val="hybridMultilevel"/>
    <w:tmpl w:val="63B465BC"/>
    <w:lvl w:ilvl="0" w:tplc="2BF4B260">
      <w:start w:val="2011"/>
      <w:numFmt w:val="bullet"/>
      <w:lvlText w:val="-"/>
      <w:lvlJc w:val="left"/>
      <w:pPr>
        <w:ind w:left="1080" w:hanging="360"/>
      </w:pPr>
      <w:rPr>
        <w:rFonts w:ascii="Times New Roman" w:eastAsia="Times New Roman" w:hAnsi="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5071946"/>
    <w:multiLevelType w:val="hybridMultilevel"/>
    <w:tmpl w:val="AA3A10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C2B07CF"/>
    <w:multiLevelType w:val="hybridMultilevel"/>
    <w:tmpl w:val="8166B1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F4C75E4"/>
    <w:multiLevelType w:val="hybridMultilevel"/>
    <w:tmpl w:val="06844FD8"/>
    <w:lvl w:ilvl="0" w:tplc="04090009">
      <w:start w:val="1"/>
      <w:numFmt w:val="bullet"/>
      <w:lvlText w:val=""/>
      <w:lvlJc w:val="left"/>
      <w:pPr>
        <w:ind w:left="1620" w:hanging="360"/>
      </w:pPr>
      <w:rPr>
        <w:rFonts w:ascii="Wingdings" w:hAnsi="Wingdings"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10" w15:restartNumberingAfterBreak="0">
    <w:nsid w:val="41906CC6"/>
    <w:multiLevelType w:val="hybridMultilevel"/>
    <w:tmpl w:val="A0E870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362916"/>
    <w:multiLevelType w:val="hybridMultilevel"/>
    <w:tmpl w:val="FCC008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577408"/>
    <w:multiLevelType w:val="hybridMultilevel"/>
    <w:tmpl w:val="E0EC5F4C"/>
    <w:lvl w:ilvl="0" w:tplc="5AF4B404">
      <w:start w:val="2011"/>
      <w:numFmt w:val="bullet"/>
      <w:lvlText w:val="-"/>
      <w:lvlJc w:val="left"/>
      <w:pPr>
        <w:ind w:left="1440" w:hanging="360"/>
      </w:pPr>
      <w:rPr>
        <w:rFonts w:ascii="Times New Roman" w:eastAsia="Times New Roman" w:hAnsi="Times New Roman"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cs="Wingdings" w:hint="default"/>
      </w:rPr>
    </w:lvl>
    <w:lvl w:ilvl="3" w:tplc="04090001">
      <w:start w:val="1"/>
      <w:numFmt w:val="bullet"/>
      <w:lvlText w:val=""/>
      <w:lvlJc w:val="left"/>
      <w:pPr>
        <w:ind w:left="3600" w:hanging="360"/>
      </w:pPr>
      <w:rPr>
        <w:rFonts w:ascii="Symbol" w:hAnsi="Symbol" w:cs="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cs="Wingdings" w:hint="default"/>
      </w:rPr>
    </w:lvl>
    <w:lvl w:ilvl="6" w:tplc="04090001">
      <w:start w:val="1"/>
      <w:numFmt w:val="bullet"/>
      <w:lvlText w:val=""/>
      <w:lvlJc w:val="left"/>
      <w:pPr>
        <w:ind w:left="5760" w:hanging="360"/>
      </w:pPr>
      <w:rPr>
        <w:rFonts w:ascii="Symbol" w:hAnsi="Symbol" w:cs="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cs="Wingdings" w:hint="default"/>
      </w:rPr>
    </w:lvl>
  </w:abstractNum>
  <w:abstractNum w:abstractNumId="13" w15:restartNumberingAfterBreak="0">
    <w:nsid w:val="72DD5581"/>
    <w:multiLevelType w:val="hybridMultilevel"/>
    <w:tmpl w:val="E6C4B1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755445F"/>
    <w:multiLevelType w:val="hybridMultilevel"/>
    <w:tmpl w:val="352090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AB7060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D945B31"/>
    <w:multiLevelType w:val="hybridMultilevel"/>
    <w:tmpl w:val="B6685CDA"/>
    <w:lvl w:ilvl="0" w:tplc="042A0015">
      <w:start w:val="1"/>
      <w:numFmt w:val="upperLetter"/>
      <w:lvlText w:val="%1."/>
      <w:lvlJc w:val="left"/>
      <w:pPr>
        <w:ind w:left="720" w:hanging="360"/>
      </w:pPr>
      <w:rPr>
        <w:rFonts w:hint="default"/>
      </w:rPr>
    </w:lvl>
    <w:lvl w:ilvl="1" w:tplc="042A0019">
      <w:start w:val="1"/>
      <w:numFmt w:val="lowerLetter"/>
      <w:lvlText w:val="%2."/>
      <w:lvlJc w:val="left"/>
      <w:pPr>
        <w:ind w:left="1440" w:hanging="360"/>
      </w:pPr>
    </w:lvl>
    <w:lvl w:ilvl="2" w:tplc="042A001B">
      <w:start w:val="1"/>
      <w:numFmt w:val="lowerRoman"/>
      <w:lvlText w:val="%3."/>
      <w:lvlJc w:val="right"/>
      <w:pPr>
        <w:ind w:left="2160" w:hanging="180"/>
      </w:pPr>
    </w:lvl>
    <w:lvl w:ilvl="3" w:tplc="042A000F">
      <w:start w:val="1"/>
      <w:numFmt w:val="decimal"/>
      <w:lvlText w:val="%4."/>
      <w:lvlJc w:val="left"/>
      <w:pPr>
        <w:ind w:left="2880" w:hanging="360"/>
      </w:pPr>
    </w:lvl>
    <w:lvl w:ilvl="4" w:tplc="042A0019">
      <w:start w:val="1"/>
      <w:numFmt w:val="lowerLetter"/>
      <w:lvlText w:val="%5."/>
      <w:lvlJc w:val="left"/>
      <w:pPr>
        <w:ind w:left="3600" w:hanging="360"/>
      </w:pPr>
    </w:lvl>
    <w:lvl w:ilvl="5" w:tplc="042A001B">
      <w:start w:val="1"/>
      <w:numFmt w:val="lowerRoman"/>
      <w:lvlText w:val="%6."/>
      <w:lvlJc w:val="right"/>
      <w:pPr>
        <w:ind w:left="4320" w:hanging="180"/>
      </w:pPr>
    </w:lvl>
    <w:lvl w:ilvl="6" w:tplc="042A000F">
      <w:start w:val="1"/>
      <w:numFmt w:val="decimal"/>
      <w:lvlText w:val="%7."/>
      <w:lvlJc w:val="left"/>
      <w:pPr>
        <w:ind w:left="5040" w:hanging="360"/>
      </w:pPr>
    </w:lvl>
    <w:lvl w:ilvl="7" w:tplc="042A0019">
      <w:start w:val="1"/>
      <w:numFmt w:val="lowerLetter"/>
      <w:lvlText w:val="%8."/>
      <w:lvlJc w:val="left"/>
      <w:pPr>
        <w:ind w:left="5760" w:hanging="360"/>
      </w:pPr>
    </w:lvl>
    <w:lvl w:ilvl="8" w:tplc="042A001B">
      <w:start w:val="1"/>
      <w:numFmt w:val="lowerRoman"/>
      <w:lvlText w:val="%9."/>
      <w:lvlJc w:val="right"/>
      <w:pPr>
        <w:ind w:left="6480" w:hanging="180"/>
      </w:pPr>
    </w:lvl>
  </w:abstractNum>
  <w:num w:numId="1">
    <w:abstractNumId w:val="16"/>
  </w:num>
  <w:num w:numId="2">
    <w:abstractNumId w:val="12"/>
  </w:num>
  <w:num w:numId="3">
    <w:abstractNumId w:val="10"/>
  </w:num>
  <w:num w:numId="4">
    <w:abstractNumId w:val="8"/>
  </w:num>
  <w:num w:numId="5">
    <w:abstractNumId w:val="9"/>
  </w:num>
  <w:num w:numId="6">
    <w:abstractNumId w:val="6"/>
  </w:num>
  <w:num w:numId="7">
    <w:abstractNumId w:val="5"/>
  </w:num>
  <w:num w:numId="8">
    <w:abstractNumId w:val="4"/>
  </w:num>
  <w:num w:numId="9">
    <w:abstractNumId w:val="15"/>
  </w:num>
  <w:num w:numId="10">
    <w:abstractNumId w:val="2"/>
  </w:num>
  <w:num w:numId="11">
    <w:abstractNumId w:val="0"/>
  </w:num>
  <w:num w:numId="12">
    <w:abstractNumId w:val="11"/>
  </w:num>
  <w:num w:numId="13">
    <w:abstractNumId w:val="13"/>
  </w:num>
  <w:num w:numId="14">
    <w:abstractNumId w:val="1"/>
  </w:num>
  <w:num w:numId="15">
    <w:abstractNumId w:val="14"/>
  </w:num>
  <w:num w:numId="16">
    <w:abstractNumId w:val="3"/>
  </w:num>
  <w:num w:numId="17">
    <w:abstractNumId w:val="7"/>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hideSpellingErrors/>
  <w:defaultTabStop w:val="720"/>
  <w:doNotHyphenateCaps/>
  <w:drawingGridHorizontalSpacing w:val="100"/>
  <w:displayHorizontalDrawingGridEvery w:val="0"/>
  <w:displayVerticalDrawingGridEvery w:val="0"/>
  <w:doNotShadeFormData/>
  <w:noPunctuationKerning/>
  <w:characterSpacingControl w:val="doNotCompress"/>
  <w:doNotValidateAgainstSchema/>
  <w:doNotDemarcateInvalidXml/>
  <w:hdrShapeDefaults>
    <o:shapedefaults v:ext="edit" spidmax="20481"/>
  </w:hdrShapeDefaults>
  <w:footnotePr>
    <w:numFmt w:val="lowerRoman"/>
    <w:footnote w:id="-1"/>
    <w:footnote w:id="0"/>
    <w:footnote w:id="1"/>
  </w:footnotePr>
  <w:endnotePr>
    <w:pos w:val="sectEnd"/>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7B64"/>
    <w:rsid w:val="00002FA4"/>
    <w:rsid w:val="00004474"/>
    <w:rsid w:val="00004F20"/>
    <w:rsid w:val="000109FC"/>
    <w:rsid w:val="00012CB3"/>
    <w:rsid w:val="000138F8"/>
    <w:rsid w:val="00013C52"/>
    <w:rsid w:val="0001474E"/>
    <w:rsid w:val="0001585C"/>
    <w:rsid w:val="00015A5B"/>
    <w:rsid w:val="000162DB"/>
    <w:rsid w:val="00016A36"/>
    <w:rsid w:val="00020AEB"/>
    <w:rsid w:val="00021B02"/>
    <w:rsid w:val="00022942"/>
    <w:rsid w:val="0002340D"/>
    <w:rsid w:val="00023F45"/>
    <w:rsid w:val="00025322"/>
    <w:rsid w:val="00026A7C"/>
    <w:rsid w:val="00026B7D"/>
    <w:rsid w:val="000276E9"/>
    <w:rsid w:val="00031A37"/>
    <w:rsid w:val="00031DF1"/>
    <w:rsid w:val="00036C53"/>
    <w:rsid w:val="000373FA"/>
    <w:rsid w:val="000410BE"/>
    <w:rsid w:val="00042BBA"/>
    <w:rsid w:val="00043380"/>
    <w:rsid w:val="000446E2"/>
    <w:rsid w:val="00044E44"/>
    <w:rsid w:val="000465CA"/>
    <w:rsid w:val="00047D55"/>
    <w:rsid w:val="00051023"/>
    <w:rsid w:val="00051B12"/>
    <w:rsid w:val="00051FBE"/>
    <w:rsid w:val="000536A8"/>
    <w:rsid w:val="000538C1"/>
    <w:rsid w:val="00055220"/>
    <w:rsid w:val="00055C92"/>
    <w:rsid w:val="00056010"/>
    <w:rsid w:val="000573A6"/>
    <w:rsid w:val="0006082A"/>
    <w:rsid w:val="00060C2A"/>
    <w:rsid w:val="00060D0A"/>
    <w:rsid w:val="0006288D"/>
    <w:rsid w:val="00063445"/>
    <w:rsid w:val="00065DE4"/>
    <w:rsid w:val="00067335"/>
    <w:rsid w:val="00073C7A"/>
    <w:rsid w:val="0007449A"/>
    <w:rsid w:val="000746C0"/>
    <w:rsid w:val="0007529E"/>
    <w:rsid w:val="00075F8C"/>
    <w:rsid w:val="00076E30"/>
    <w:rsid w:val="000775CD"/>
    <w:rsid w:val="00077D3F"/>
    <w:rsid w:val="00080CFE"/>
    <w:rsid w:val="00081C99"/>
    <w:rsid w:val="000825D4"/>
    <w:rsid w:val="0008443B"/>
    <w:rsid w:val="00085241"/>
    <w:rsid w:val="000867F1"/>
    <w:rsid w:val="00086DE9"/>
    <w:rsid w:val="00087E07"/>
    <w:rsid w:val="00087E2B"/>
    <w:rsid w:val="00090B0C"/>
    <w:rsid w:val="00091A02"/>
    <w:rsid w:val="000922F3"/>
    <w:rsid w:val="00094643"/>
    <w:rsid w:val="00094DBC"/>
    <w:rsid w:val="000957C6"/>
    <w:rsid w:val="000957EC"/>
    <w:rsid w:val="00097143"/>
    <w:rsid w:val="000A0F4D"/>
    <w:rsid w:val="000A217D"/>
    <w:rsid w:val="000A2671"/>
    <w:rsid w:val="000A2DC7"/>
    <w:rsid w:val="000A325B"/>
    <w:rsid w:val="000A41D6"/>
    <w:rsid w:val="000A5610"/>
    <w:rsid w:val="000A6B2B"/>
    <w:rsid w:val="000A7F11"/>
    <w:rsid w:val="000B17B7"/>
    <w:rsid w:val="000B1D31"/>
    <w:rsid w:val="000B43BE"/>
    <w:rsid w:val="000B4E20"/>
    <w:rsid w:val="000B740F"/>
    <w:rsid w:val="000C25AD"/>
    <w:rsid w:val="000C4385"/>
    <w:rsid w:val="000C64DF"/>
    <w:rsid w:val="000C6AE0"/>
    <w:rsid w:val="000C7136"/>
    <w:rsid w:val="000D0AF8"/>
    <w:rsid w:val="000D0FF0"/>
    <w:rsid w:val="000D5AE1"/>
    <w:rsid w:val="000D6515"/>
    <w:rsid w:val="000E1062"/>
    <w:rsid w:val="000E18F3"/>
    <w:rsid w:val="000E3BAE"/>
    <w:rsid w:val="000E4540"/>
    <w:rsid w:val="000E4E4B"/>
    <w:rsid w:val="000E60EA"/>
    <w:rsid w:val="000E6951"/>
    <w:rsid w:val="000E7F9C"/>
    <w:rsid w:val="000F050E"/>
    <w:rsid w:val="000F1A7A"/>
    <w:rsid w:val="000F4599"/>
    <w:rsid w:val="000F46F3"/>
    <w:rsid w:val="000F6FEA"/>
    <w:rsid w:val="00100B44"/>
    <w:rsid w:val="0010172A"/>
    <w:rsid w:val="00102672"/>
    <w:rsid w:val="00104977"/>
    <w:rsid w:val="00104E45"/>
    <w:rsid w:val="00105243"/>
    <w:rsid w:val="001056CC"/>
    <w:rsid w:val="001060F9"/>
    <w:rsid w:val="0010622A"/>
    <w:rsid w:val="00111AAA"/>
    <w:rsid w:val="001129D3"/>
    <w:rsid w:val="00114594"/>
    <w:rsid w:val="00115E01"/>
    <w:rsid w:val="00117609"/>
    <w:rsid w:val="00117FAD"/>
    <w:rsid w:val="00121172"/>
    <w:rsid w:val="001213D0"/>
    <w:rsid w:val="00121CCD"/>
    <w:rsid w:val="00121D20"/>
    <w:rsid w:val="00121D55"/>
    <w:rsid w:val="00122EF7"/>
    <w:rsid w:val="00123D9E"/>
    <w:rsid w:val="00125C54"/>
    <w:rsid w:val="001260EB"/>
    <w:rsid w:val="001271EF"/>
    <w:rsid w:val="00127A4D"/>
    <w:rsid w:val="00130CC7"/>
    <w:rsid w:val="00131198"/>
    <w:rsid w:val="001323E8"/>
    <w:rsid w:val="00133984"/>
    <w:rsid w:val="001350E3"/>
    <w:rsid w:val="00135ADC"/>
    <w:rsid w:val="001361A6"/>
    <w:rsid w:val="00136BD2"/>
    <w:rsid w:val="00136F97"/>
    <w:rsid w:val="00137CF5"/>
    <w:rsid w:val="001411A5"/>
    <w:rsid w:val="00141C4E"/>
    <w:rsid w:val="00142880"/>
    <w:rsid w:val="001434DC"/>
    <w:rsid w:val="00143DAF"/>
    <w:rsid w:val="00144972"/>
    <w:rsid w:val="00144E67"/>
    <w:rsid w:val="00145A74"/>
    <w:rsid w:val="001462D7"/>
    <w:rsid w:val="0014656B"/>
    <w:rsid w:val="00146798"/>
    <w:rsid w:val="00146EEB"/>
    <w:rsid w:val="00147185"/>
    <w:rsid w:val="00147E33"/>
    <w:rsid w:val="00152257"/>
    <w:rsid w:val="00153088"/>
    <w:rsid w:val="00153857"/>
    <w:rsid w:val="00153D9E"/>
    <w:rsid w:val="00156041"/>
    <w:rsid w:val="0015634F"/>
    <w:rsid w:val="0015676B"/>
    <w:rsid w:val="00156DDA"/>
    <w:rsid w:val="00157EDE"/>
    <w:rsid w:val="001611BC"/>
    <w:rsid w:val="001617A3"/>
    <w:rsid w:val="0016233A"/>
    <w:rsid w:val="00162344"/>
    <w:rsid w:val="00162BEC"/>
    <w:rsid w:val="00163C8C"/>
    <w:rsid w:val="00163D5E"/>
    <w:rsid w:val="001646AF"/>
    <w:rsid w:val="00166B41"/>
    <w:rsid w:val="00171777"/>
    <w:rsid w:val="00171920"/>
    <w:rsid w:val="001725EA"/>
    <w:rsid w:val="001739DF"/>
    <w:rsid w:val="00173F5E"/>
    <w:rsid w:val="00175A56"/>
    <w:rsid w:val="0017620E"/>
    <w:rsid w:val="001770E7"/>
    <w:rsid w:val="001775E8"/>
    <w:rsid w:val="00181884"/>
    <w:rsid w:val="0018201D"/>
    <w:rsid w:val="00182EEA"/>
    <w:rsid w:val="00185911"/>
    <w:rsid w:val="00185BC6"/>
    <w:rsid w:val="0018654C"/>
    <w:rsid w:val="00190269"/>
    <w:rsid w:val="001906EB"/>
    <w:rsid w:val="001908EC"/>
    <w:rsid w:val="00190953"/>
    <w:rsid w:val="00191C57"/>
    <w:rsid w:val="00192314"/>
    <w:rsid w:val="0019298D"/>
    <w:rsid w:val="001929CC"/>
    <w:rsid w:val="00193152"/>
    <w:rsid w:val="00193243"/>
    <w:rsid w:val="00193A80"/>
    <w:rsid w:val="00194A20"/>
    <w:rsid w:val="00195518"/>
    <w:rsid w:val="00196039"/>
    <w:rsid w:val="0019609E"/>
    <w:rsid w:val="00196B89"/>
    <w:rsid w:val="001977F1"/>
    <w:rsid w:val="001A12D3"/>
    <w:rsid w:val="001A13E4"/>
    <w:rsid w:val="001A16BA"/>
    <w:rsid w:val="001A58C0"/>
    <w:rsid w:val="001A5F71"/>
    <w:rsid w:val="001A650C"/>
    <w:rsid w:val="001A6E2C"/>
    <w:rsid w:val="001A7244"/>
    <w:rsid w:val="001A7414"/>
    <w:rsid w:val="001A79C3"/>
    <w:rsid w:val="001B23B4"/>
    <w:rsid w:val="001B3715"/>
    <w:rsid w:val="001B41CE"/>
    <w:rsid w:val="001B54E8"/>
    <w:rsid w:val="001B5C3C"/>
    <w:rsid w:val="001B5F1A"/>
    <w:rsid w:val="001B7C5F"/>
    <w:rsid w:val="001C32F5"/>
    <w:rsid w:val="001C39E2"/>
    <w:rsid w:val="001C657C"/>
    <w:rsid w:val="001D02C2"/>
    <w:rsid w:val="001D0330"/>
    <w:rsid w:val="001D0D6D"/>
    <w:rsid w:val="001D0FF0"/>
    <w:rsid w:val="001D1012"/>
    <w:rsid w:val="001D168A"/>
    <w:rsid w:val="001D1A5F"/>
    <w:rsid w:val="001D1E92"/>
    <w:rsid w:val="001D24AA"/>
    <w:rsid w:val="001D31B3"/>
    <w:rsid w:val="001D31BA"/>
    <w:rsid w:val="001D392A"/>
    <w:rsid w:val="001D690D"/>
    <w:rsid w:val="001D6EC5"/>
    <w:rsid w:val="001E014B"/>
    <w:rsid w:val="001E0995"/>
    <w:rsid w:val="001E1424"/>
    <w:rsid w:val="001E1967"/>
    <w:rsid w:val="001E3171"/>
    <w:rsid w:val="001E3543"/>
    <w:rsid w:val="001E39CE"/>
    <w:rsid w:val="001E3C82"/>
    <w:rsid w:val="001E4119"/>
    <w:rsid w:val="001E5341"/>
    <w:rsid w:val="001E5B35"/>
    <w:rsid w:val="001E6A77"/>
    <w:rsid w:val="001E71B0"/>
    <w:rsid w:val="001E7217"/>
    <w:rsid w:val="001E7A65"/>
    <w:rsid w:val="001F1F34"/>
    <w:rsid w:val="001F2B7F"/>
    <w:rsid w:val="001F3863"/>
    <w:rsid w:val="001F414C"/>
    <w:rsid w:val="001F4A98"/>
    <w:rsid w:val="001F72E6"/>
    <w:rsid w:val="002000F1"/>
    <w:rsid w:val="00201366"/>
    <w:rsid w:val="00202509"/>
    <w:rsid w:val="00203374"/>
    <w:rsid w:val="00203A9D"/>
    <w:rsid w:val="0020589C"/>
    <w:rsid w:val="00205931"/>
    <w:rsid w:val="00206BE8"/>
    <w:rsid w:val="002074BE"/>
    <w:rsid w:val="002108B9"/>
    <w:rsid w:val="0021115A"/>
    <w:rsid w:val="002114AE"/>
    <w:rsid w:val="00213CF0"/>
    <w:rsid w:val="002168E7"/>
    <w:rsid w:val="002169B9"/>
    <w:rsid w:val="0021748A"/>
    <w:rsid w:val="00217F8A"/>
    <w:rsid w:val="002205A8"/>
    <w:rsid w:val="00223248"/>
    <w:rsid w:val="00223573"/>
    <w:rsid w:val="00223818"/>
    <w:rsid w:val="00223F22"/>
    <w:rsid w:val="00225597"/>
    <w:rsid w:val="00225754"/>
    <w:rsid w:val="00225C18"/>
    <w:rsid w:val="002268BC"/>
    <w:rsid w:val="00227200"/>
    <w:rsid w:val="00230285"/>
    <w:rsid w:val="00231FC2"/>
    <w:rsid w:val="00233269"/>
    <w:rsid w:val="00235EB5"/>
    <w:rsid w:val="00236F19"/>
    <w:rsid w:val="00237198"/>
    <w:rsid w:val="00237A56"/>
    <w:rsid w:val="0024157E"/>
    <w:rsid w:val="00242230"/>
    <w:rsid w:val="00243343"/>
    <w:rsid w:val="00244DAE"/>
    <w:rsid w:val="00245EE8"/>
    <w:rsid w:val="00246A19"/>
    <w:rsid w:val="00246D3C"/>
    <w:rsid w:val="00251893"/>
    <w:rsid w:val="002519EC"/>
    <w:rsid w:val="002526CD"/>
    <w:rsid w:val="0025326C"/>
    <w:rsid w:val="0025336B"/>
    <w:rsid w:val="00254E73"/>
    <w:rsid w:val="0025610C"/>
    <w:rsid w:val="00257673"/>
    <w:rsid w:val="00257DC5"/>
    <w:rsid w:val="00257F27"/>
    <w:rsid w:val="00262679"/>
    <w:rsid w:val="00262C11"/>
    <w:rsid w:val="002639E3"/>
    <w:rsid w:val="0026478D"/>
    <w:rsid w:val="002659F4"/>
    <w:rsid w:val="00267FF3"/>
    <w:rsid w:val="0027093C"/>
    <w:rsid w:val="002731AE"/>
    <w:rsid w:val="002746C9"/>
    <w:rsid w:val="002751FE"/>
    <w:rsid w:val="00276818"/>
    <w:rsid w:val="00276DB2"/>
    <w:rsid w:val="002820C9"/>
    <w:rsid w:val="002836A8"/>
    <w:rsid w:val="00283DC9"/>
    <w:rsid w:val="00283F44"/>
    <w:rsid w:val="00285326"/>
    <w:rsid w:val="002866CE"/>
    <w:rsid w:val="0028773B"/>
    <w:rsid w:val="00287AF5"/>
    <w:rsid w:val="00290B66"/>
    <w:rsid w:val="002914FF"/>
    <w:rsid w:val="00292C87"/>
    <w:rsid w:val="0029316C"/>
    <w:rsid w:val="002931B0"/>
    <w:rsid w:val="00293D1E"/>
    <w:rsid w:val="00297C1D"/>
    <w:rsid w:val="002A45B9"/>
    <w:rsid w:val="002A490E"/>
    <w:rsid w:val="002A585F"/>
    <w:rsid w:val="002A5AED"/>
    <w:rsid w:val="002A5FEB"/>
    <w:rsid w:val="002A627B"/>
    <w:rsid w:val="002A759E"/>
    <w:rsid w:val="002B0C5D"/>
    <w:rsid w:val="002B22FF"/>
    <w:rsid w:val="002B23B3"/>
    <w:rsid w:val="002B3390"/>
    <w:rsid w:val="002B4420"/>
    <w:rsid w:val="002B4D6D"/>
    <w:rsid w:val="002B5702"/>
    <w:rsid w:val="002B6B4E"/>
    <w:rsid w:val="002C23DB"/>
    <w:rsid w:val="002C32D6"/>
    <w:rsid w:val="002C39C7"/>
    <w:rsid w:val="002C556F"/>
    <w:rsid w:val="002C5B9E"/>
    <w:rsid w:val="002C759E"/>
    <w:rsid w:val="002D224E"/>
    <w:rsid w:val="002D244A"/>
    <w:rsid w:val="002D3B70"/>
    <w:rsid w:val="002D4C4C"/>
    <w:rsid w:val="002D5588"/>
    <w:rsid w:val="002D5F80"/>
    <w:rsid w:val="002D67F2"/>
    <w:rsid w:val="002D6D80"/>
    <w:rsid w:val="002D716D"/>
    <w:rsid w:val="002D756E"/>
    <w:rsid w:val="002D7CE3"/>
    <w:rsid w:val="002E07F1"/>
    <w:rsid w:val="002E182C"/>
    <w:rsid w:val="002E22EC"/>
    <w:rsid w:val="002E2C86"/>
    <w:rsid w:val="002E378D"/>
    <w:rsid w:val="002E3A29"/>
    <w:rsid w:val="002E4606"/>
    <w:rsid w:val="002E4761"/>
    <w:rsid w:val="002E5DD7"/>
    <w:rsid w:val="002E6D0A"/>
    <w:rsid w:val="002E6E8D"/>
    <w:rsid w:val="002E73BC"/>
    <w:rsid w:val="002E7BA3"/>
    <w:rsid w:val="002E7CD0"/>
    <w:rsid w:val="002F036B"/>
    <w:rsid w:val="002F0951"/>
    <w:rsid w:val="002F1B5F"/>
    <w:rsid w:val="002F2066"/>
    <w:rsid w:val="002F2961"/>
    <w:rsid w:val="002F2DD9"/>
    <w:rsid w:val="002F306A"/>
    <w:rsid w:val="002F3CF5"/>
    <w:rsid w:val="002F452B"/>
    <w:rsid w:val="002F4578"/>
    <w:rsid w:val="002F4CCE"/>
    <w:rsid w:val="002F59A4"/>
    <w:rsid w:val="002F61B3"/>
    <w:rsid w:val="002F6BAD"/>
    <w:rsid w:val="002F6BE1"/>
    <w:rsid w:val="002F7B5A"/>
    <w:rsid w:val="00300125"/>
    <w:rsid w:val="00301FAC"/>
    <w:rsid w:val="0030331B"/>
    <w:rsid w:val="00303866"/>
    <w:rsid w:val="00303FF1"/>
    <w:rsid w:val="003044DD"/>
    <w:rsid w:val="00304E9F"/>
    <w:rsid w:val="0030678F"/>
    <w:rsid w:val="00306BC8"/>
    <w:rsid w:val="0031036D"/>
    <w:rsid w:val="00310487"/>
    <w:rsid w:val="003108A3"/>
    <w:rsid w:val="00311711"/>
    <w:rsid w:val="00312461"/>
    <w:rsid w:val="00312CC8"/>
    <w:rsid w:val="00313D96"/>
    <w:rsid w:val="0031499A"/>
    <w:rsid w:val="00315E54"/>
    <w:rsid w:val="0031780F"/>
    <w:rsid w:val="00320486"/>
    <w:rsid w:val="00320713"/>
    <w:rsid w:val="00321BDB"/>
    <w:rsid w:val="003253E7"/>
    <w:rsid w:val="003257F8"/>
    <w:rsid w:val="0032611F"/>
    <w:rsid w:val="0032698C"/>
    <w:rsid w:val="00327703"/>
    <w:rsid w:val="00331235"/>
    <w:rsid w:val="003323DE"/>
    <w:rsid w:val="00332825"/>
    <w:rsid w:val="00332B29"/>
    <w:rsid w:val="00332D7B"/>
    <w:rsid w:val="00334742"/>
    <w:rsid w:val="00337F9A"/>
    <w:rsid w:val="00340F46"/>
    <w:rsid w:val="00341B66"/>
    <w:rsid w:val="00346F58"/>
    <w:rsid w:val="00347BD4"/>
    <w:rsid w:val="00350A17"/>
    <w:rsid w:val="00352314"/>
    <w:rsid w:val="00352989"/>
    <w:rsid w:val="00352A09"/>
    <w:rsid w:val="00352C60"/>
    <w:rsid w:val="00352CE9"/>
    <w:rsid w:val="00354D0F"/>
    <w:rsid w:val="00357327"/>
    <w:rsid w:val="003607C9"/>
    <w:rsid w:val="00360A40"/>
    <w:rsid w:val="003610C2"/>
    <w:rsid w:val="003614BD"/>
    <w:rsid w:val="00361A2E"/>
    <w:rsid w:val="003633F6"/>
    <w:rsid w:val="0036486C"/>
    <w:rsid w:val="00364D70"/>
    <w:rsid w:val="003667F5"/>
    <w:rsid w:val="0036784C"/>
    <w:rsid w:val="003704AB"/>
    <w:rsid w:val="00370E70"/>
    <w:rsid w:val="00372B8D"/>
    <w:rsid w:val="00374744"/>
    <w:rsid w:val="00375B6A"/>
    <w:rsid w:val="003808BD"/>
    <w:rsid w:val="00381F84"/>
    <w:rsid w:val="00382123"/>
    <w:rsid w:val="00382F7C"/>
    <w:rsid w:val="003844BF"/>
    <w:rsid w:val="003848A3"/>
    <w:rsid w:val="003858E5"/>
    <w:rsid w:val="003901D5"/>
    <w:rsid w:val="00392502"/>
    <w:rsid w:val="00394001"/>
    <w:rsid w:val="0039556C"/>
    <w:rsid w:val="0039558C"/>
    <w:rsid w:val="00395AE2"/>
    <w:rsid w:val="0039748F"/>
    <w:rsid w:val="003A12F0"/>
    <w:rsid w:val="003A3942"/>
    <w:rsid w:val="003A3E3C"/>
    <w:rsid w:val="003A4407"/>
    <w:rsid w:val="003A4DBA"/>
    <w:rsid w:val="003A5466"/>
    <w:rsid w:val="003A5AFA"/>
    <w:rsid w:val="003A5E47"/>
    <w:rsid w:val="003A61C2"/>
    <w:rsid w:val="003A688B"/>
    <w:rsid w:val="003A7354"/>
    <w:rsid w:val="003B07E9"/>
    <w:rsid w:val="003B10F4"/>
    <w:rsid w:val="003B11E3"/>
    <w:rsid w:val="003B3056"/>
    <w:rsid w:val="003B30A6"/>
    <w:rsid w:val="003B36C1"/>
    <w:rsid w:val="003B5E2C"/>
    <w:rsid w:val="003C0B89"/>
    <w:rsid w:val="003C0E94"/>
    <w:rsid w:val="003C24A6"/>
    <w:rsid w:val="003C48C9"/>
    <w:rsid w:val="003C6EE4"/>
    <w:rsid w:val="003C73CC"/>
    <w:rsid w:val="003C759C"/>
    <w:rsid w:val="003D0B26"/>
    <w:rsid w:val="003D3A01"/>
    <w:rsid w:val="003D5900"/>
    <w:rsid w:val="003D6490"/>
    <w:rsid w:val="003D6EEC"/>
    <w:rsid w:val="003E1B2C"/>
    <w:rsid w:val="003E1E84"/>
    <w:rsid w:val="003E2722"/>
    <w:rsid w:val="003E2975"/>
    <w:rsid w:val="003E593C"/>
    <w:rsid w:val="003E5C06"/>
    <w:rsid w:val="003E61BF"/>
    <w:rsid w:val="003E6701"/>
    <w:rsid w:val="003E7362"/>
    <w:rsid w:val="003F261C"/>
    <w:rsid w:val="003F28D5"/>
    <w:rsid w:val="003F3029"/>
    <w:rsid w:val="003F3135"/>
    <w:rsid w:val="003F5CF9"/>
    <w:rsid w:val="003F5D68"/>
    <w:rsid w:val="003F7106"/>
    <w:rsid w:val="00401A8B"/>
    <w:rsid w:val="00402302"/>
    <w:rsid w:val="00404B86"/>
    <w:rsid w:val="004073A3"/>
    <w:rsid w:val="0041005E"/>
    <w:rsid w:val="00410609"/>
    <w:rsid w:val="00412B88"/>
    <w:rsid w:val="004137E9"/>
    <w:rsid w:val="004141F6"/>
    <w:rsid w:val="00414CCD"/>
    <w:rsid w:val="00416645"/>
    <w:rsid w:val="004213E5"/>
    <w:rsid w:val="00422272"/>
    <w:rsid w:val="0042685A"/>
    <w:rsid w:val="00433338"/>
    <w:rsid w:val="00433E11"/>
    <w:rsid w:val="00435512"/>
    <w:rsid w:val="00440707"/>
    <w:rsid w:val="00440C8C"/>
    <w:rsid w:val="00441AFB"/>
    <w:rsid w:val="00441C28"/>
    <w:rsid w:val="00442F38"/>
    <w:rsid w:val="00443049"/>
    <w:rsid w:val="004436C4"/>
    <w:rsid w:val="00445019"/>
    <w:rsid w:val="0044531D"/>
    <w:rsid w:val="00446CC0"/>
    <w:rsid w:val="00446E4A"/>
    <w:rsid w:val="0044700B"/>
    <w:rsid w:val="00447AD9"/>
    <w:rsid w:val="00450A99"/>
    <w:rsid w:val="004513B0"/>
    <w:rsid w:val="00454419"/>
    <w:rsid w:val="00454EB9"/>
    <w:rsid w:val="0045694C"/>
    <w:rsid w:val="004570BF"/>
    <w:rsid w:val="00457122"/>
    <w:rsid w:val="00461D8C"/>
    <w:rsid w:val="00462A90"/>
    <w:rsid w:val="00463ACA"/>
    <w:rsid w:val="00463B87"/>
    <w:rsid w:val="004709EA"/>
    <w:rsid w:val="004713F0"/>
    <w:rsid w:val="00471824"/>
    <w:rsid w:val="00471B18"/>
    <w:rsid w:val="004727B0"/>
    <w:rsid w:val="00472A3C"/>
    <w:rsid w:val="004730C5"/>
    <w:rsid w:val="0047580A"/>
    <w:rsid w:val="00475E40"/>
    <w:rsid w:val="004767FE"/>
    <w:rsid w:val="00481717"/>
    <w:rsid w:val="00483506"/>
    <w:rsid w:val="00484CB8"/>
    <w:rsid w:val="00485650"/>
    <w:rsid w:val="004874B5"/>
    <w:rsid w:val="00492A12"/>
    <w:rsid w:val="00492EF4"/>
    <w:rsid w:val="00494B06"/>
    <w:rsid w:val="0049542A"/>
    <w:rsid w:val="004963E2"/>
    <w:rsid w:val="00497E27"/>
    <w:rsid w:val="004A00EF"/>
    <w:rsid w:val="004A1B19"/>
    <w:rsid w:val="004A3EBA"/>
    <w:rsid w:val="004A48E5"/>
    <w:rsid w:val="004A4F77"/>
    <w:rsid w:val="004A6CDF"/>
    <w:rsid w:val="004A753F"/>
    <w:rsid w:val="004B029A"/>
    <w:rsid w:val="004B1228"/>
    <w:rsid w:val="004B1859"/>
    <w:rsid w:val="004B20F5"/>
    <w:rsid w:val="004B2727"/>
    <w:rsid w:val="004B533E"/>
    <w:rsid w:val="004B5F51"/>
    <w:rsid w:val="004B6902"/>
    <w:rsid w:val="004B6C1A"/>
    <w:rsid w:val="004C136F"/>
    <w:rsid w:val="004C194F"/>
    <w:rsid w:val="004C1D54"/>
    <w:rsid w:val="004C3158"/>
    <w:rsid w:val="004C34A5"/>
    <w:rsid w:val="004C4F13"/>
    <w:rsid w:val="004C51DF"/>
    <w:rsid w:val="004C6492"/>
    <w:rsid w:val="004C70F6"/>
    <w:rsid w:val="004D4232"/>
    <w:rsid w:val="004D4443"/>
    <w:rsid w:val="004D4FD9"/>
    <w:rsid w:val="004E0C22"/>
    <w:rsid w:val="004E11C5"/>
    <w:rsid w:val="004E18FE"/>
    <w:rsid w:val="004E5393"/>
    <w:rsid w:val="004E561C"/>
    <w:rsid w:val="004E60B8"/>
    <w:rsid w:val="004E7226"/>
    <w:rsid w:val="004E728E"/>
    <w:rsid w:val="004F101E"/>
    <w:rsid w:val="004F1272"/>
    <w:rsid w:val="004F145C"/>
    <w:rsid w:val="004F17BD"/>
    <w:rsid w:val="004F2004"/>
    <w:rsid w:val="004F3900"/>
    <w:rsid w:val="004F40D7"/>
    <w:rsid w:val="004F536F"/>
    <w:rsid w:val="004F7882"/>
    <w:rsid w:val="00501631"/>
    <w:rsid w:val="00504BA1"/>
    <w:rsid w:val="00506CAA"/>
    <w:rsid w:val="0050701F"/>
    <w:rsid w:val="005076FD"/>
    <w:rsid w:val="005104D9"/>
    <w:rsid w:val="00510552"/>
    <w:rsid w:val="00512282"/>
    <w:rsid w:val="0051288A"/>
    <w:rsid w:val="00513080"/>
    <w:rsid w:val="005136BD"/>
    <w:rsid w:val="00514373"/>
    <w:rsid w:val="00515CF9"/>
    <w:rsid w:val="00516073"/>
    <w:rsid w:val="005162C0"/>
    <w:rsid w:val="00524DCB"/>
    <w:rsid w:val="005251FE"/>
    <w:rsid w:val="00525B6A"/>
    <w:rsid w:val="00526E53"/>
    <w:rsid w:val="00527245"/>
    <w:rsid w:val="00527456"/>
    <w:rsid w:val="00527C88"/>
    <w:rsid w:val="00532EE6"/>
    <w:rsid w:val="00536F8D"/>
    <w:rsid w:val="0053777D"/>
    <w:rsid w:val="0053791E"/>
    <w:rsid w:val="00541622"/>
    <w:rsid w:val="00541C9B"/>
    <w:rsid w:val="00542125"/>
    <w:rsid w:val="00543266"/>
    <w:rsid w:val="005445D8"/>
    <w:rsid w:val="005470DC"/>
    <w:rsid w:val="00550497"/>
    <w:rsid w:val="0055051C"/>
    <w:rsid w:val="00551347"/>
    <w:rsid w:val="00551CE0"/>
    <w:rsid w:val="00552352"/>
    <w:rsid w:val="00554528"/>
    <w:rsid w:val="00554AE6"/>
    <w:rsid w:val="005562C9"/>
    <w:rsid w:val="005576D3"/>
    <w:rsid w:val="005606CB"/>
    <w:rsid w:val="00560F1C"/>
    <w:rsid w:val="005615DB"/>
    <w:rsid w:val="0056238E"/>
    <w:rsid w:val="00562987"/>
    <w:rsid w:val="00562B16"/>
    <w:rsid w:val="00564523"/>
    <w:rsid w:val="00564EEF"/>
    <w:rsid w:val="0056515B"/>
    <w:rsid w:val="00565859"/>
    <w:rsid w:val="005658E9"/>
    <w:rsid w:val="00565FF7"/>
    <w:rsid w:val="00566287"/>
    <w:rsid w:val="00566471"/>
    <w:rsid w:val="00567809"/>
    <w:rsid w:val="0057046D"/>
    <w:rsid w:val="00572420"/>
    <w:rsid w:val="00572811"/>
    <w:rsid w:val="00575026"/>
    <w:rsid w:val="005750E2"/>
    <w:rsid w:val="00575149"/>
    <w:rsid w:val="0057555E"/>
    <w:rsid w:val="0058066E"/>
    <w:rsid w:val="00580E0C"/>
    <w:rsid w:val="00582DFA"/>
    <w:rsid w:val="005835F3"/>
    <w:rsid w:val="00583E7F"/>
    <w:rsid w:val="00585975"/>
    <w:rsid w:val="00585E28"/>
    <w:rsid w:val="0058630A"/>
    <w:rsid w:val="0058698C"/>
    <w:rsid w:val="00587FDA"/>
    <w:rsid w:val="005902AC"/>
    <w:rsid w:val="0059035B"/>
    <w:rsid w:val="005903BC"/>
    <w:rsid w:val="00591445"/>
    <w:rsid w:val="00591546"/>
    <w:rsid w:val="00591F85"/>
    <w:rsid w:val="00593BFC"/>
    <w:rsid w:val="00593C91"/>
    <w:rsid w:val="0059601C"/>
    <w:rsid w:val="00597427"/>
    <w:rsid w:val="005A1AAB"/>
    <w:rsid w:val="005A29A5"/>
    <w:rsid w:val="005A40C7"/>
    <w:rsid w:val="005A6EFA"/>
    <w:rsid w:val="005A753D"/>
    <w:rsid w:val="005A7DA2"/>
    <w:rsid w:val="005B0256"/>
    <w:rsid w:val="005B06DE"/>
    <w:rsid w:val="005B1760"/>
    <w:rsid w:val="005B2AAB"/>
    <w:rsid w:val="005B3EDE"/>
    <w:rsid w:val="005B5F8B"/>
    <w:rsid w:val="005B65EF"/>
    <w:rsid w:val="005B6BEA"/>
    <w:rsid w:val="005C0942"/>
    <w:rsid w:val="005C1A95"/>
    <w:rsid w:val="005C22E4"/>
    <w:rsid w:val="005C28DA"/>
    <w:rsid w:val="005C6245"/>
    <w:rsid w:val="005D0E91"/>
    <w:rsid w:val="005D1483"/>
    <w:rsid w:val="005D3B7C"/>
    <w:rsid w:val="005D4C53"/>
    <w:rsid w:val="005D5F43"/>
    <w:rsid w:val="005D61E6"/>
    <w:rsid w:val="005E001A"/>
    <w:rsid w:val="005E0CAA"/>
    <w:rsid w:val="005E10A2"/>
    <w:rsid w:val="005E27D3"/>
    <w:rsid w:val="005E30B1"/>
    <w:rsid w:val="005E531A"/>
    <w:rsid w:val="005E74EC"/>
    <w:rsid w:val="005F0277"/>
    <w:rsid w:val="005F3428"/>
    <w:rsid w:val="005F5499"/>
    <w:rsid w:val="005F6762"/>
    <w:rsid w:val="005F69A7"/>
    <w:rsid w:val="005F7700"/>
    <w:rsid w:val="005F78B2"/>
    <w:rsid w:val="006001C2"/>
    <w:rsid w:val="0060029B"/>
    <w:rsid w:val="00600EAD"/>
    <w:rsid w:val="00601B4F"/>
    <w:rsid w:val="00602A99"/>
    <w:rsid w:val="00603A4B"/>
    <w:rsid w:val="00603C81"/>
    <w:rsid w:val="0060673E"/>
    <w:rsid w:val="00606EEF"/>
    <w:rsid w:val="0060769C"/>
    <w:rsid w:val="00612D80"/>
    <w:rsid w:val="0061427C"/>
    <w:rsid w:val="00614BD3"/>
    <w:rsid w:val="00614DC9"/>
    <w:rsid w:val="00614F80"/>
    <w:rsid w:val="00615A95"/>
    <w:rsid w:val="00617564"/>
    <w:rsid w:val="006175E8"/>
    <w:rsid w:val="006175EB"/>
    <w:rsid w:val="0061781A"/>
    <w:rsid w:val="00617BC6"/>
    <w:rsid w:val="00617F2B"/>
    <w:rsid w:val="00621327"/>
    <w:rsid w:val="00621BB1"/>
    <w:rsid w:val="00622629"/>
    <w:rsid w:val="006232FB"/>
    <w:rsid w:val="00626091"/>
    <w:rsid w:val="006263C1"/>
    <w:rsid w:val="00630AFB"/>
    <w:rsid w:val="00631AAC"/>
    <w:rsid w:val="00632042"/>
    <w:rsid w:val="00632123"/>
    <w:rsid w:val="00633630"/>
    <w:rsid w:val="00634199"/>
    <w:rsid w:val="00635D3F"/>
    <w:rsid w:val="00636165"/>
    <w:rsid w:val="00642196"/>
    <w:rsid w:val="0064220A"/>
    <w:rsid w:val="0064247D"/>
    <w:rsid w:val="00644CEB"/>
    <w:rsid w:val="00644DC8"/>
    <w:rsid w:val="00644E91"/>
    <w:rsid w:val="00644FFE"/>
    <w:rsid w:val="006451D1"/>
    <w:rsid w:val="00646163"/>
    <w:rsid w:val="0065488E"/>
    <w:rsid w:val="00654C5B"/>
    <w:rsid w:val="00655470"/>
    <w:rsid w:val="00656407"/>
    <w:rsid w:val="00656780"/>
    <w:rsid w:val="00656EAF"/>
    <w:rsid w:val="0066110B"/>
    <w:rsid w:val="00661C8F"/>
    <w:rsid w:val="006625E7"/>
    <w:rsid w:val="00662D38"/>
    <w:rsid w:val="00662F0C"/>
    <w:rsid w:val="00663270"/>
    <w:rsid w:val="00663ADC"/>
    <w:rsid w:val="00666D34"/>
    <w:rsid w:val="00671547"/>
    <w:rsid w:val="006723D2"/>
    <w:rsid w:val="00672A74"/>
    <w:rsid w:val="00674791"/>
    <w:rsid w:val="006751B4"/>
    <w:rsid w:val="00675773"/>
    <w:rsid w:val="006757C6"/>
    <w:rsid w:val="00675860"/>
    <w:rsid w:val="00680C56"/>
    <w:rsid w:val="006821DC"/>
    <w:rsid w:val="00683BAA"/>
    <w:rsid w:val="006869F8"/>
    <w:rsid w:val="00686E9D"/>
    <w:rsid w:val="0068713C"/>
    <w:rsid w:val="00687FD4"/>
    <w:rsid w:val="00690EC8"/>
    <w:rsid w:val="00691F91"/>
    <w:rsid w:val="00692028"/>
    <w:rsid w:val="00692374"/>
    <w:rsid w:val="006933F7"/>
    <w:rsid w:val="00697D79"/>
    <w:rsid w:val="006A0B1B"/>
    <w:rsid w:val="006A1437"/>
    <w:rsid w:val="006A194B"/>
    <w:rsid w:val="006A21A9"/>
    <w:rsid w:val="006A2364"/>
    <w:rsid w:val="006A334E"/>
    <w:rsid w:val="006A3475"/>
    <w:rsid w:val="006A6E55"/>
    <w:rsid w:val="006A7DA7"/>
    <w:rsid w:val="006B0996"/>
    <w:rsid w:val="006B163A"/>
    <w:rsid w:val="006B209B"/>
    <w:rsid w:val="006B29F9"/>
    <w:rsid w:val="006B3D2E"/>
    <w:rsid w:val="006B4A55"/>
    <w:rsid w:val="006B783A"/>
    <w:rsid w:val="006B7B79"/>
    <w:rsid w:val="006B7DB6"/>
    <w:rsid w:val="006C176C"/>
    <w:rsid w:val="006C6638"/>
    <w:rsid w:val="006C67F7"/>
    <w:rsid w:val="006C7363"/>
    <w:rsid w:val="006D018B"/>
    <w:rsid w:val="006D0534"/>
    <w:rsid w:val="006D2039"/>
    <w:rsid w:val="006D2520"/>
    <w:rsid w:val="006D3A02"/>
    <w:rsid w:val="006D448A"/>
    <w:rsid w:val="006D539D"/>
    <w:rsid w:val="006D60F5"/>
    <w:rsid w:val="006D65C3"/>
    <w:rsid w:val="006D6A33"/>
    <w:rsid w:val="006D71DD"/>
    <w:rsid w:val="006D740A"/>
    <w:rsid w:val="006E09FC"/>
    <w:rsid w:val="006E1ED6"/>
    <w:rsid w:val="006E2B16"/>
    <w:rsid w:val="006E3FB5"/>
    <w:rsid w:val="006E42FC"/>
    <w:rsid w:val="006E4C89"/>
    <w:rsid w:val="006E69E5"/>
    <w:rsid w:val="006E7A55"/>
    <w:rsid w:val="006E7DBB"/>
    <w:rsid w:val="006E7F50"/>
    <w:rsid w:val="006F3DC7"/>
    <w:rsid w:val="006F3EB3"/>
    <w:rsid w:val="006F482B"/>
    <w:rsid w:val="006F632E"/>
    <w:rsid w:val="006F669B"/>
    <w:rsid w:val="00700155"/>
    <w:rsid w:val="00700993"/>
    <w:rsid w:val="00701D98"/>
    <w:rsid w:val="00702177"/>
    <w:rsid w:val="0070294A"/>
    <w:rsid w:val="00703132"/>
    <w:rsid w:val="00703517"/>
    <w:rsid w:val="00705B51"/>
    <w:rsid w:val="007066EF"/>
    <w:rsid w:val="00706C53"/>
    <w:rsid w:val="007074FE"/>
    <w:rsid w:val="00710043"/>
    <w:rsid w:val="00710300"/>
    <w:rsid w:val="0071083E"/>
    <w:rsid w:val="00710A6D"/>
    <w:rsid w:val="0071126E"/>
    <w:rsid w:val="00714C1A"/>
    <w:rsid w:val="00715101"/>
    <w:rsid w:val="00716097"/>
    <w:rsid w:val="007162D2"/>
    <w:rsid w:val="00716383"/>
    <w:rsid w:val="00716E95"/>
    <w:rsid w:val="00717D11"/>
    <w:rsid w:val="00720E88"/>
    <w:rsid w:val="00720F81"/>
    <w:rsid w:val="00721468"/>
    <w:rsid w:val="0072188D"/>
    <w:rsid w:val="007251D3"/>
    <w:rsid w:val="00726DEB"/>
    <w:rsid w:val="007270DB"/>
    <w:rsid w:val="00727AC5"/>
    <w:rsid w:val="007303A4"/>
    <w:rsid w:val="007307EB"/>
    <w:rsid w:val="00731B37"/>
    <w:rsid w:val="0073224D"/>
    <w:rsid w:val="00733712"/>
    <w:rsid w:val="00734387"/>
    <w:rsid w:val="00734AF3"/>
    <w:rsid w:val="00735818"/>
    <w:rsid w:val="00736AA7"/>
    <w:rsid w:val="00736AEF"/>
    <w:rsid w:val="00737DD5"/>
    <w:rsid w:val="00741543"/>
    <w:rsid w:val="00741BAE"/>
    <w:rsid w:val="007428DD"/>
    <w:rsid w:val="00744A10"/>
    <w:rsid w:val="00746233"/>
    <w:rsid w:val="0074673F"/>
    <w:rsid w:val="007474BA"/>
    <w:rsid w:val="00751F2B"/>
    <w:rsid w:val="00752D52"/>
    <w:rsid w:val="0075639A"/>
    <w:rsid w:val="00756C24"/>
    <w:rsid w:val="00760C75"/>
    <w:rsid w:val="00761913"/>
    <w:rsid w:val="00761B6C"/>
    <w:rsid w:val="00761DE3"/>
    <w:rsid w:val="00761EEE"/>
    <w:rsid w:val="0076234C"/>
    <w:rsid w:val="00763ED5"/>
    <w:rsid w:val="00764440"/>
    <w:rsid w:val="0076665B"/>
    <w:rsid w:val="007709C6"/>
    <w:rsid w:val="0077224D"/>
    <w:rsid w:val="0077286C"/>
    <w:rsid w:val="00772BDE"/>
    <w:rsid w:val="00774694"/>
    <w:rsid w:val="0078127A"/>
    <w:rsid w:val="00781B1A"/>
    <w:rsid w:val="00782885"/>
    <w:rsid w:val="00782C02"/>
    <w:rsid w:val="00783DB7"/>
    <w:rsid w:val="007852ED"/>
    <w:rsid w:val="0078545B"/>
    <w:rsid w:val="00785F55"/>
    <w:rsid w:val="00786A91"/>
    <w:rsid w:val="00786D1E"/>
    <w:rsid w:val="00787071"/>
    <w:rsid w:val="00787BBE"/>
    <w:rsid w:val="00790FFB"/>
    <w:rsid w:val="007914C0"/>
    <w:rsid w:val="00791D60"/>
    <w:rsid w:val="00794C20"/>
    <w:rsid w:val="007952A4"/>
    <w:rsid w:val="007956D2"/>
    <w:rsid w:val="00795B50"/>
    <w:rsid w:val="007A0385"/>
    <w:rsid w:val="007A1554"/>
    <w:rsid w:val="007A1B99"/>
    <w:rsid w:val="007A236F"/>
    <w:rsid w:val="007A3366"/>
    <w:rsid w:val="007A3D82"/>
    <w:rsid w:val="007A437E"/>
    <w:rsid w:val="007A4C65"/>
    <w:rsid w:val="007A4FFC"/>
    <w:rsid w:val="007A5C50"/>
    <w:rsid w:val="007A68A8"/>
    <w:rsid w:val="007A7886"/>
    <w:rsid w:val="007B1C10"/>
    <w:rsid w:val="007B297A"/>
    <w:rsid w:val="007B3438"/>
    <w:rsid w:val="007B351E"/>
    <w:rsid w:val="007B3C00"/>
    <w:rsid w:val="007B7600"/>
    <w:rsid w:val="007C2151"/>
    <w:rsid w:val="007C29C5"/>
    <w:rsid w:val="007C2A03"/>
    <w:rsid w:val="007C3A52"/>
    <w:rsid w:val="007C4897"/>
    <w:rsid w:val="007C4D52"/>
    <w:rsid w:val="007C67E4"/>
    <w:rsid w:val="007C73B2"/>
    <w:rsid w:val="007C7F27"/>
    <w:rsid w:val="007D09B5"/>
    <w:rsid w:val="007D1538"/>
    <w:rsid w:val="007D1B00"/>
    <w:rsid w:val="007D1C49"/>
    <w:rsid w:val="007D2F4B"/>
    <w:rsid w:val="007D3669"/>
    <w:rsid w:val="007D466F"/>
    <w:rsid w:val="007D5FF8"/>
    <w:rsid w:val="007D6D5B"/>
    <w:rsid w:val="007D75FD"/>
    <w:rsid w:val="007E12A4"/>
    <w:rsid w:val="007E135A"/>
    <w:rsid w:val="007E13CF"/>
    <w:rsid w:val="007E27F6"/>
    <w:rsid w:val="007E290B"/>
    <w:rsid w:val="007E3052"/>
    <w:rsid w:val="007E32E4"/>
    <w:rsid w:val="007E3F3A"/>
    <w:rsid w:val="007E503E"/>
    <w:rsid w:val="007E5377"/>
    <w:rsid w:val="007F032A"/>
    <w:rsid w:val="007F03A4"/>
    <w:rsid w:val="007F0A4F"/>
    <w:rsid w:val="007F23EF"/>
    <w:rsid w:val="007F3613"/>
    <w:rsid w:val="007F5BE4"/>
    <w:rsid w:val="007F5D68"/>
    <w:rsid w:val="007F74CE"/>
    <w:rsid w:val="0080034E"/>
    <w:rsid w:val="00800601"/>
    <w:rsid w:val="0080069E"/>
    <w:rsid w:val="0080100A"/>
    <w:rsid w:val="0080362A"/>
    <w:rsid w:val="0080444B"/>
    <w:rsid w:val="00805824"/>
    <w:rsid w:val="00805CF9"/>
    <w:rsid w:val="00806B88"/>
    <w:rsid w:val="00807101"/>
    <w:rsid w:val="00810173"/>
    <w:rsid w:val="0081128A"/>
    <w:rsid w:val="00812C81"/>
    <w:rsid w:val="00813F17"/>
    <w:rsid w:val="008147FA"/>
    <w:rsid w:val="00815C89"/>
    <w:rsid w:val="00816756"/>
    <w:rsid w:val="008167C7"/>
    <w:rsid w:val="00816AFF"/>
    <w:rsid w:val="008171E6"/>
    <w:rsid w:val="00817504"/>
    <w:rsid w:val="00821DFF"/>
    <w:rsid w:val="0082299B"/>
    <w:rsid w:val="00823289"/>
    <w:rsid w:val="008234C7"/>
    <w:rsid w:val="00824515"/>
    <w:rsid w:val="00824F94"/>
    <w:rsid w:val="0082570B"/>
    <w:rsid w:val="00825CFB"/>
    <w:rsid w:val="00826D06"/>
    <w:rsid w:val="008300BD"/>
    <w:rsid w:val="00830CB8"/>
    <w:rsid w:val="0083243B"/>
    <w:rsid w:val="00834BAF"/>
    <w:rsid w:val="008353C9"/>
    <w:rsid w:val="008355A4"/>
    <w:rsid w:val="00835622"/>
    <w:rsid w:val="00836200"/>
    <w:rsid w:val="0084114A"/>
    <w:rsid w:val="00841D4B"/>
    <w:rsid w:val="00841FA9"/>
    <w:rsid w:val="008435FD"/>
    <w:rsid w:val="008450C9"/>
    <w:rsid w:val="0084581C"/>
    <w:rsid w:val="0084671F"/>
    <w:rsid w:val="008469C5"/>
    <w:rsid w:val="00850848"/>
    <w:rsid w:val="008519BA"/>
    <w:rsid w:val="008532C9"/>
    <w:rsid w:val="00856D99"/>
    <w:rsid w:val="008571CA"/>
    <w:rsid w:val="00861F11"/>
    <w:rsid w:val="00862475"/>
    <w:rsid w:val="008625EE"/>
    <w:rsid w:val="00864994"/>
    <w:rsid w:val="00865667"/>
    <w:rsid w:val="00866B55"/>
    <w:rsid w:val="00867C5A"/>
    <w:rsid w:val="0087060A"/>
    <w:rsid w:val="00871683"/>
    <w:rsid w:val="00872C33"/>
    <w:rsid w:val="00874EC0"/>
    <w:rsid w:val="008752ED"/>
    <w:rsid w:val="00876C73"/>
    <w:rsid w:val="00880810"/>
    <w:rsid w:val="00880C9F"/>
    <w:rsid w:val="008814A7"/>
    <w:rsid w:val="00881A8C"/>
    <w:rsid w:val="00881F0E"/>
    <w:rsid w:val="00883352"/>
    <w:rsid w:val="00883749"/>
    <w:rsid w:val="0088505E"/>
    <w:rsid w:val="00886C37"/>
    <w:rsid w:val="0089067B"/>
    <w:rsid w:val="00890E0A"/>
    <w:rsid w:val="00892C44"/>
    <w:rsid w:val="00892D14"/>
    <w:rsid w:val="008933DC"/>
    <w:rsid w:val="00893514"/>
    <w:rsid w:val="008940F8"/>
    <w:rsid w:val="0089475F"/>
    <w:rsid w:val="00895E58"/>
    <w:rsid w:val="00895F43"/>
    <w:rsid w:val="00897927"/>
    <w:rsid w:val="00897A62"/>
    <w:rsid w:val="008A0BD9"/>
    <w:rsid w:val="008A0DA9"/>
    <w:rsid w:val="008A1444"/>
    <w:rsid w:val="008A3CA7"/>
    <w:rsid w:val="008A550E"/>
    <w:rsid w:val="008A5B0F"/>
    <w:rsid w:val="008A5B61"/>
    <w:rsid w:val="008A672F"/>
    <w:rsid w:val="008B2109"/>
    <w:rsid w:val="008B2952"/>
    <w:rsid w:val="008B33D9"/>
    <w:rsid w:val="008B509C"/>
    <w:rsid w:val="008B64E3"/>
    <w:rsid w:val="008B76C7"/>
    <w:rsid w:val="008B7BB6"/>
    <w:rsid w:val="008C1B9B"/>
    <w:rsid w:val="008C259B"/>
    <w:rsid w:val="008C3761"/>
    <w:rsid w:val="008C452B"/>
    <w:rsid w:val="008C4FA7"/>
    <w:rsid w:val="008C5401"/>
    <w:rsid w:val="008C5462"/>
    <w:rsid w:val="008C7001"/>
    <w:rsid w:val="008D0989"/>
    <w:rsid w:val="008D0B5E"/>
    <w:rsid w:val="008D123E"/>
    <w:rsid w:val="008D3A73"/>
    <w:rsid w:val="008D3BBF"/>
    <w:rsid w:val="008D3C09"/>
    <w:rsid w:val="008D6B1E"/>
    <w:rsid w:val="008D71C6"/>
    <w:rsid w:val="008E06D0"/>
    <w:rsid w:val="008E0DD5"/>
    <w:rsid w:val="008E15FD"/>
    <w:rsid w:val="008E1717"/>
    <w:rsid w:val="008E2045"/>
    <w:rsid w:val="008E2359"/>
    <w:rsid w:val="008E461E"/>
    <w:rsid w:val="008E4B05"/>
    <w:rsid w:val="008E4D09"/>
    <w:rsid w:val="008E5B0A"/>
    <w:rsid w:val="008E6A6C"/>
    <w:rsid w:val="008E7684"/>
    <w:rsid w:val="008F0494"/>
    <w:rsid w:val="008F08E1"/>
    <w:rsid w:val="008F0D2C"/>
    <w:rsid w:val="008F1954"/>
    <w:rsid w:val="008F2040"/>
    <w:rsid w:val="008F23D3"/>
    <w:rsid w:val="008F24DC"/>
    <w:rsid w:val="008F2DCD"/>
    <w:rsid w:val="008F36A0"/>
    <w:rsid w:val="008F4AD3"/>
    <w:rsid w:val="00900576"/>
    <w:rsid w:val="00901223"/>
    <w:rsid w:val="009024C3"/>
    <w:rsid w:val="00903545"/>
    <w:rsid w:val="009035F8"/>
    <w:rsid w:val="00903EF7"/>
    <w:rsid w:val="00904EF9"/>
    <w:rsid w:val="00906772"/>
    <w:rsid w:val="00907DCA"/>
    <w:rsid w:val="00910374"/>
    <w:rsid w:val="009108A7"/>
    <w:rsid w:val="00910C0A"/>
    <w:rsid w:val="00910C91"/>
    <w:rsid w:val="00911A78"/>
    <w:rsid w:val="0091209E"/>
    <w:rsid w:val="009130EB"/>
    <w:rsid w:val="0091437C"/>
    <w:rsid w:val="00914E60"/>
    <w:rsid w:val="00915ABA"/>
    <w:rsid w:val="0091619F"/>
    <w:rsid w:val="009163C3"/>
    <w:rsid w:val="00916D20"/>
    <w:rsid w:val="00916FC1"/>
    <w:rsid w:val="009213AF"/>
    <w:rsid w:val="0092216B"/>
    <w:rsid w:val="009228A2"/>
    <w:rsid w:val="00922DE5"/>
    <w:rsid w:val="00923839"/>
    <w:rsid w:val="00923868"/>
    <w:rsid w:val="00923A3C"/>
    <w:rsid w:val="009257C4"/>
    <w:rsid w:val="0092609B"/>
    <w:rsid w:val="00927175"/>
    <w:rsid w:val="00927B05"/>
    <w:rsid w:val="009301C1"/>
    <w:rsid w:val="00931266"/>
    <w:rsid w:val="009328F2"/>
    <w:rsid w:val="009341A4"/>
    <w:rsid w:val="00935A64"/>
    <w:rsid w:val="009362B7"/>
    <w:rsid w:val="009371BA"/>
    <w:rsid w:val="009373A7"/>
    <w:rsid w:val="009402E0"/>
    <w:rsid w:val="00941B56"/>
    <w:rsid w:val="00941CEB"/>
    <w:rsid w:val="009431CE"/>
    <w:rsid w:val="0094533D"/>
    <w:rsid w:val="00950ED9"/>
    <w:rsid w:val="00951394"/>
    <w:rsid w:val="00952A0C"/>
    <w:rsid w:val="00953057"/>
    <w:rsid w:val="00954AD5"/>
    <w:rsid w:val="00954E19"/>
    <w:rsid w:val="00955888"/>
    <w:rsid w:val="00955F62"/>
    <w:rsid w:val="009564C4"/>
    <w:rsid w:val="00961CB7"/>
    <w:rsid w:val="00962132"/>
    <w:rsid w:val="00963369"/>
    <w:rsid w:val="00963CEC"/>
    <w:rsid w:val="009653D9"/>
    <w:rsid w:val="009661D5"/>
    <w:rsid w:val="00966215"/>
    <w:rsid w:val="00966761"/>
    <w:rsid w:val="00966AED"/>
    <w:rsid w:val="009702A5"/>
    <w:rsid w:val="009715AE"/>
    <w:rsid w:val="00971A56"/>
    <w:rsid w:val="00971C69"/>
    <w:rsid w:val="00972424"/>
    <w:rsid w:val="009725E1"/>
    <w:rsid w:val="009729FB"/>
    <w:rsid w:val="009773C0"/>
    <w:rsid w:val="00980013"/>
    <w:rsid w:val="00980863"/>
    <w:rsid w:val="00980D9A"/>
    <w:rsid w:val="0098155B"/>
    <w:rsid w:val="00981D60"/>
    <w:rsid w:val="009821B5"/>
    <w:rsid w:val="009838EB"/>
    <w:rsid w:val="00983EAE"/>
    <w:rsid w:val="009849D6"/>
    <w:rsid w:val="00985166"/>
    <w:rsid w:val="0098742C"/>
    <w:rsid w:val="00987B52"/>
    <w:rsid w:val="009912F4"/>
    <w:rsid w:val="00991932"/>
    <w:rsid w:val="00992B76"/>
    <w:rsid w:val="00992DE3"/>
    <w:rsid w:val="00994E62"/>
    <w:rsid w:val="00996A75"/>
    <w:rsid w:val="00996EA1"/>
    <w:rsid w:val="00997263"/>
    <w:rsid w:val="009A0C13"/>
    <w:rsid w:val="009A194D"/>
    <w:rsid w:val="009A2581"/>
    <w:rsid w:val="009A284E"/>
    <w:rsid w:val="009A340F"/>
    <w:rsid w:val="009A6788"/>
    <w:rsid w:val="009A6AE8"/>
    <w:rsid w:val="009A77FD"/>
    <w:rsid w:val="009B1B5F"/>
    <w:rsid w:val="009B5ECE"/>
    <w:rsid w:val="009B759B"/>
    <w:rsid w:val="009B7B24"/>
    <w:rsid w:val="009C003D"/>
    <w:rsid w:val="009C1535"/>
    <w:rsid w:val="009C1C1E"/>
    <w:rsid w:val="009C25E0"/>
    <w:rsid w:val="009C2E25"/>
    <w:rsid w:val="009C3181"/>
    <w:rsid w:val="009C3C8F"/>
    <w:rsid w:val="009C4253"/>
    <w:rsid w:val="009C46D8"/>
    <w:rsid w:val="009C4E4E"/>
    <w:rsid w:val="009C4FCE"/>
    <w:rsid w:val="009D1289"/>
    <w:rsid w:val="009D1890"/>
    <w:rsid w:val="009D2D8D"/>
    <w:rsid w:val="009D3222"/>
    <w:rsid w:val="009D3443"/>
    <w:rsid w:val="009D5DFC"/>
    <w:rsid w:val="009D5E35"/>
    <w:rsid w:val="009D60AF"/>
    <w:rsid w:val="009D6531"/>
    <w:rsid w:val="009D7384"/>
    <w:rsid w:val="009D7987"/>
    <w:rsid w:val="009E1D80"/>
    <w:rsid w:val="009E3F9C"/>
    <w:rsid w:val="009E554B"/>
    <w:rsid w:val="009F0D36"/>
    <w:rsid w:val="009F3DB2"/>
    <w:rsid w:val="009F6411"/>
    <w:rsid w:val="009F6A5F"/>
    <w:rsid w:val="009F78D6"/>
    <w:rsid w:val="009F7EFA"/>
    <w:rsid w:val="00A00FE5"/>
    <w:rsid w:val="00A01313"/>
    <w:rsid w:val="00A0216A"/>
    <w:rsid w:val="00A02292"/>
    <w:rsid w:val="00A0305D"/>
    <w:rsid w:val="00A04817"/>
    <w:rsid w:val="00A059A3"/>
    <w:rsid w:val="00A1160F"/>
    <w:rsid w:val="00A15011"/>
    <w:rsid w:val="00A16CA1"/>
    <w:rsid w:val="00A178A8"/>
    <w:rsid w:val="00A17AD6"/>
    <w:rsid w:val="00A20CA1"/>
    <w:rsid w:val="00A21419"/>
    <w:rsid w:val="00A21662"/>
    <w:rsid w:val="00A21F32"/>
    <w:rsid w:val="00A2261B"/>
    <w:rsid w:val="00A22689"/>
    <w:rsid w:val="00A22A64"/>
    <w:rsid w:val="00A22B15"/>
    <w:rsid w:val="00A23016"/>
    <w:rsid w:val="00A2380B"/>
    <w:rsid w:val="00A27FA1"/>
    <w:rsid w:val="00A3035E"/>
    <w:rsid w:val="00A30393"/>
    <w:rsid w:val="00A3226F"/>
    <w:rsid w:val="00A32BC2"/>
    <w:rsid w:val="00A32BDB"/>
    <w:rsid w:val="00A32C09"/>
    <w:rsid w:val="00A335DC"/>
    <w:rsid w:val="00A34E8D"/>
    <w:rsid w:val="00A34F99"/>
    <w:rsid w:val="00A35C2F"/>
    <w:rsid w:val="00A36F55"/>
    <w:rsid w:val="00A37005"/>
    <w:rsid w:val="00A4033C"/>
    <w:rsid w:val="00A4172C"/>
    <w:rsid w:val="00A420A1"/>
    <w:rsid w:val="00A424DE"/>
    <w:rsid w:val="00A42724"/>
    <w:rsid w:val="00A43740"/>
    <w:rsid w:val="00A43C06"/>
    <w:rsid w:val="00A43F34"/>
    <w:rsid w:val="00A448C5"/>
    <w:rsid w:val="00A46B25"/>
    <w:rsid w:val="00A50236"/>
    <w:rsid w:val="00A515E9"/>
    <w:rsid w:val="00A51813"/>
    <w:rsid w:val="00A51C76"/>
    <w:rsid w:val="00A55F11"/>
    <w:rsid w:val="00A5622D"/>
    <w:rsid w:val="00A56865"/>
    <w:rsid w:val="00A57933"/>
    <w:rsid w:val="00A57BDC"/>
    <w:rsid w:val="00A60DA3"/>
    <w:rsid w:val="00A61F6F"/>
    <w:rsid w:val="00A63797"/>
    <w:rsid w:val="00A63CF1"/>
    <w:rsid w:val="00A64247"/>
    <w:rsid w:val="00A64C35"/>
    <w:rsid w:val="00A64C69"/>
    <w:rsid w:val="00A661D6"/>
    <w:rsid w:val="00A67EF2"/>
    <w:rsid w:val="00A715B0"/>
    <w:rsid w:val="00A773D0"/>
    <w:rsid w:val="00A80EC0"/>
    <w:rsid w:val="00A810D7"/>
    <w:rsid w:val="00A848F8"/>
    <w:rsid w:val="00A84FD0"/>
    <w:rsid w:val="00A8647A"/>
    <w:rsid w:val="00A86C30"/>
    <w:rsid w:val="00A8785E"/>
    <w:rsid w:val="00A87923"/>
    <w:rsid w:val="00A87B9B"/>
    <w:rsid w:val="00A9051C"/>
    <w:rsid w:val="00A91BD9"/>
    <w:rsid w:val="00A93181"/>
    <w:rsid w:val="00A93630"/>
    <w:rsid w:val="00A936EA"/>
    <w:rsid w:val="00A956CB"/>
    <w:rsid w:val="00A965B7"/>
    <w:rsid w:val="00A965D7"/>
    <w:rsid w:val="00AA0B52"/>
    <w:rsid w:val="00AA0CAD"/>
    <w:rsid w:val="00AA1214"/>
    <w:rsid w:val="00AA1991"/>
    <w:rsid w:val="00AA2B35"/>
    <w:rsid w:val="00AA2F20"/>
    <w:rsid w:val="00AA5E1C"/>
    <w:rsid w:val="00AA66CD"/>
    <w:rsid w:val="00AB0320"/>
    <w:rsid w:val="00AB1496"/>
    <w:rsid w:val="00AB186E"/>
    <w:rsid w:val="00AB2767"/>
    <w:rsid w:val="00AB3196"/>
    <w:rsid w:val="00AB4BCB"/>
    <w:rsid w:val="00AB4CBD"/>
    <w:rsid w:val="00AB4E06"/>
    <w:rsid w:val="00AB4F09"/>
    <w:rsid w:val="00AB58C6"/>
    <w:rsid w:val="00AC0723"/>
    <w:rsid w:val="00AC17F4"/>
    <w:rsid w:val="00AC2469"/>
    <w:rsid w:val="00AC3685"/>
    <w:rsid w:val="00AC3B50"/>
    <w:rsid w:val="00AC4130"/>
    <w:rsid w:val="00AC5A82"/>
    <w:rsid w:val="00AC6912"/>
    <w:rsid w:val="00AC7D89"/>
    <w:rsid w:val="00AD0666"/>
    <w:rsid w:val="00AD55C4"/>
    <w:rsid w:val="00AD6800"/>
    <w:rsid w:val="00AD730C"/>
    <w:rsid w:val="00AD763C"/>
    <w:rsid w:val="00AE333C"/>
    <w:rsid w:val="00AE3DAB"/>
    <w:rsid w:val="00AE4E81"/>
    <w:rsid w:val="00AE5FAA"/>
    <w:rsid w:val="00AE6488"/>
    <w:rsid w:val="00AE745C"/>
    <w:rsid w:val="00AF101A"/>
    <w:rsid w:val="00AF18A7"/>
    <w:rsid w:val="00AF59E7"/>
    <w:rsid w:val="00AF67FA"/>
    <w:rsid w:val="00B000C9"/>
    <w:rsid w:val="00B009BE"/>
    <w:rsid w:val="00B01869"/>
    <w:rsid w:val="00B0262D"/>
    <w:rsid w:val="00B02DE5"/>
    <w:rsid w:val="00B03B0C"/>
    <w:rsid w:val="00B04B01"/>
    <w:rsid w:val="00B0646F"/>
    <w:rsid w:val="00B06B6A"/>
    <w:rsid w:val="00B07DCA"/>
    <w:rsid w:val="00B102BD"/>
    <w:rsid w:val="00B1218C"/>
    <w:rsid w:val="00B123CB"/>
    <w:rsid w:val="00B14665"/>
    <w:rsid w:val="00B1487F"/>
    <w:rsid w:val="00B15077"/>
    <w:rsid w:val="00B15B76"/>
    <w:rsid w:val="00B15C04"/>
    <w:rsid w:val="00B166FB"/>
    <w:rsid w:val="00B1791D"/>
    <w:rsid w:val="00B17F6A"/>
    <w:rsid w:val="00B205BE"/>
    <w:rsid w:val="00B2249C"/>
    <w:rsid w:val="00B224A1"/>
    <w:rsid w:val="00B24B39"/>
    <w:rsid w:val="00B261E8"/>
    <w:rsid w:val="00B27317"/>
    <w:rsid w:val="00B32778"/>
    <w:rsid w:val="00B32FF0"/>
    <w:rsid w:val="00B41E6E"/>
    <w:rsid w:val="00B427AA"/>
    <w:rsid w:val="00B43738"/>
    <w:rsid w:val="00B45C80"/>
    <w:rsid w:val="00B46AC4"/>
    <w:rsid w:val="00B50E35"/>
    <w:rsid w:val="00B5229B"/>
    <w:rsid w:val="00B52BC9"/>
    <w:rsid w:val="00B5382B"/>
    <w:rsid w:val="00B541C5"/>
    <w:rsid w:val="00B559E2"/>
    <w:rsid w:val="00B566DB"/>
    <w:rsid w:val="00B56831"/>
    <w:rsid w:val="00B57442"/>
    <w:rsid w:val="00B61059"/>
    <w:rsid w:val="00B62792"/>
    <w:rsid w:val="00B6317C"/>
    <w:rsid w:val="00B648F3"/>
    <w:rsid w:val="00B64BB2"/>
    <w:rsid w:val="00B6585F"/>
    <w:rsid w:val="00B660B3"/>
    <w:rsid w:val="00B7394B"/>
    <w:rsid w:val="00B7398E"/>
    <w:rsid w:val="00B73C73"/>
    <w:rsid w:val="00B73FAF"/>
    <w:rsid w:val="00B743A1"/>
    <w:rsid w:val="00B7452C"/>
    <w:rsid w:val="00B74D75"/>
    <w:rsid w:val="00B7638A"/>
    <w:rsid w:val="00B76FB8"/>
    <w:rsid w:val="00B7707D"/>
    <w:rsid w:val="00B77A46"/>
    <w:rsid w:val="00B77CEB"/>
    <w:rsid w:val="00B77D22"/>
    <w:rsid w:val="00B803C6"/>
    <w:rsid w:val="00B80499"/>
    <w:rsid w:val="00B80D75"/>
    <w:rsid w:val="00B813E6"/>
    <w:rsid w:val="00B82046"/>
    <w:rsid w:val="00B83921"/>
    <w:rsid w:val="00B84477"/>
    <w:rsid w:val="00B85467"/>
    <w:rsid w:val="00B9476D"/>
    <w:rsid w:val="00B94BD2"/>
    <w:rsid w:val="00B9750E"/>
    <w:rsid w:val="00BA2164"/>
    <w:rsid w:val="00BA3132"/>
    <w:rsid w:val="00BA5BB5"/>
    <w:rsid w:val="00BA7AEE"/>
    <w:rsid w:val="00BA7C71"/>
    <w:rsid w:val="00BB04BE"/>
    <w:rsid w:val="00BB6412"/>
    <w:rsid w:val="00BB67AD"/>
    <w:rsid w:val="00BB7069"/>
    <w:rsid w:val="00BC0300"/>
    <w:rsid w:val="00BC1AF0"/>
    <w:rsid w:val="00BC249F"/>
    <w:rsid w:val="00BC75C5"/>
    <w:rsid w:val="00BD0540"/>
    <w:rsid w:val="00BD078C"/>
    <w:rsid w:val="00BD09D4"/>
    <w:rsid w:val="00BD0A7E"/>
    <w:rsid w:val="00BD339D"/>
    <w:rsid w:val="00BD4AA1"/>
    <w:rsid w:val="00BD539E"/>
    <w:rsid w:val="00BD7C6D"/>
    <w:rsid w:val="00BD7EAF"/>
    <w:rsid w:val="00BE01AF"/>
    <w:rsid w:val="00BE0BEA"/>
    <w:rsid w:val="00BE3EEE"/>
    <w:rsid w:val="00BE42E2"/>
    <w:rsid w:val="00BE4740"/>
    <w:rsid w:val="00BE68CF"/>
    <w:rsid w:val="00BE7968"/>
    <w:rsid w:val="00BF0103"/>
    <w:rsid w:val="00BF0F30"/>
    <w:rsid w:val="00BF2405"/>
    <w:rsid w:val="00BF2FB2"/>
    <w:rsid w:val="00BF3A27"/>
    <w:rsid w:val="00BF4318"/>
    <w:rsid w:val="00BF431F"/>
    <w:rsid w:val="00BF4CAE"/>
    <w:rsid w:val="00BF4EA5"/>
    <w:rsid w:val="00BF595E"/>
    <w:rsid w:val="00BF60CA"/>
    <w:rsid w:val="00BF6950"/>
    <w:rsid w:val="00BF6A47"/>
    <w:rsid w:val="00C01085"/>
    <w:rsid w:val="00C010B1"/>
    <w:rsid w:val="00C01594"/>
    <w:rsid w:val="00C025B5"/>
    <w:rsid w:val="00C03453"/>
    <w:rsid w:val="00C04B2E"/>
    <w:rsid w:val="00C07883"/>
    <w:rsid w:val="00C10436"/>
    <w:rsid w:val="00C10917"/>
    <w:rsid w:val="00C10C9A"/>
    <w:rsid w:val="00C122C8"/>
    <w:rsid w:val="00C13327"/>
    <w:rsid w:val="00C150E8"/>
    <w:rsid w:val="00C151CA"/>
    <w:rsid w:val="00C16A8E"/>
    <w:rsid w:val="00C17697"/>
    <w:rsid w:val="00C17B80"/>
    <w:rsid w:val="00C17C89"/>
    <w:rsid w:val="00C2076E"/>
    <w:rsid w:val="00C207CE"/>
    <w:rsid w:val="00C21936"/>
    <w:rsid w:val="00C21B39"/>
    <w:rsid w:val="00C21F09"/>
    <w:rsid w:val="00C25343"/>
    <w:rsid w:val="00C27B82"/>
    <w:rsid w:val="00C27C17"/>
    <w:rsid w:val="00C30282"/>
    <w:rsid w:val="00C323F5"/>
    <w:rsid w:val="00C344B1"/>
    <w:rsid w:val="00C34D9E"/>
    <w:rsid w:val="00C35E2E"/>
    <w:rsid w:val="00C36671"/>
    <w:rsid w:val="00C37430"/>
    <w:rsid w:val="00C37D12"/>
    <w:rsid w:val="00C409FE"/>
    <w:rsid w:val="00C41E01"/>
    <w:rsid w:val="00C432DD"/>
    <w:rsid w:val="00C43788"/>
    <w:rsid w:val="00C43FD5"/>
    <w:rsid w:val="00C45231"/>
    <w:rsid w:val="00C4636C"/>
    <w:rsid w:val="00C4741B"/>
    <w:rsid w:val="00C501F3"/>
    <w:rsid w:val="00C5052E"/>
    <w:rsid w:val="00C50E6F"/>
    <w:rsid w:val="00C51A3C"/>
    <w:rsid w:val="00C53175"/>
    <w:rsid w:val="00C5573D"/>
    <w:rsid w:val="00C56119"/>
    <w:rsid w:val="00C56CC2"/>
    <w:rsid w:val="00C57453"/>
    <w:rsid w:val="00C62736"/>
    <w:rsid w:val="00C6514E"/>
    <w:rsid w:val="00C653D6"/>
    <w:rsid w:val="00C65BAE"/>
    <w:rsid w:val="00C71889"/>
    <w:rsid w:val="00C71FDA"/>
    <w:rsid w:val="00C75AC7"/>
    <w:rsid w:val="00C75D31"/>
    <w:rsid w:val="00C81FCB"/>
    <w:rsid w:val="00C841FF"/>
    <w:rsid w:val="00C853B7"/>
    <w:rsid w:val="00C85B67"/>
    <w:rsid w:val="00C8652C"/>
    <w:rsid w:val="00C87484"/>
    <w:rsid w:val="00C87DB6"/>
    <w:rsid w:val="00C96872"/>
    <w:rsid w:val="00C97749"/>
    <w:rsid w:val="00CA008A"/>
    <w:rsid w:val="00CA06D2"/>
    <w:rsid w:val="00CA0FB4"/>
    <w:rsid w:val="00CA2F0A"/>
    <w:rsid w:val="00CA5F2D"/>
    <w:rsid w:val="00CB08D8"/>
    <w:rsid w:val="00CB1295"/>
    <w:rsid w:val="00CB4D1B"/>
    <w:rsid w:val="00CB6808"/>
    <w:rsid w:val="00CB729A"/>
    <w:rsid w:val="00CB75BC"/>
    <w:rsid w:val="00CC1163"/>
    <w:rsid w:val="00CC14D8"/>
    <w:rsid w:val="00CC2E79"/>
    <w:rsid w:val="00CC333C"/>
    <w:rsid w:val="00CC40A1"/>
    <w:rsid w:val="00CC4579"/>
    <w:rsid w:val="00CC4CAF"/>
    <w:rsid w:val="00CC50CB"/>
    <w:rsid w:val="00CD1872"/>
    <w:rsid w:val="00CD368B"/>
    <w:rsid w:val="00CD3BAA"/>
    <w:rsid w:val="00CD622F"/>
    <w:rsid w:val="00CE0687"/>
    <w:rsid w:val="00CE09D1"/>
    <w:rsid w:val="00CE2464"/>
    <w:rsid w:val="00CE2D96"/>
    <w:rsid w:val="00CE312F"/>
    <w:rsid w:val="00CE6277"/>
    <w:rsid w:val="00CF0375"/>
    <w:rsid w:val="00CF1D54"/>
    <w:rsid w:val="00CF2310"/>
    <w:rsid w:val="00CF489D"/>
    <w:rsid w:val="00CF5B39"/>
    <w:rsid w:val="00CF5E96"/>
    <w:rsid w:val="00CF65CF"/>
    <w:rsid w:val="00D00E42"/>
    <w:rsid w:val="00D01440"/>
    <w:rsid w:val="00D01445"/>
    <w:rsid w:val="00D0177B"/>
    <w:rsid w:val="00D02CFA"/>
    <w:rsid w:val="00D03435"/>
    <w:rsid w:val="00D038DA"/>
    <w:rsid w:val="00D041E5"/>
    <w:rsid w:val="00D062FC"/>
    <w:rsid w:val="00D10B74"/>
    <w:rsid w:val="00D11242"/>
    <w:rsid w:val="00D11A28"/>
    <w:rsid w:val="00D124A0"/>
    <w:rsid w:val="00D13B5E"/>
    <w:rsid w:val="00D15F6A"/>
    <w:rsid w:val="00D20125"/>
    <w:rsid w:val="00D20390"/>
    <w:rsid w:val="00D21BFA"/>
    <w:rsid w:val="00D21CD9"/>
    <w:rsid w:val="00D2310B"/>
    <w:rsid w:val="00D23CF7"/>
    <w:rsid w:val="00D24344"/>
    <w:rsid w:val="00D253CD"/>
    <w:rsid w:val="00D25649"/>
    <w:rsid w:val="00D268A3"/>
    <w:rsid w:val="00D27ACE"/>
    <w:rsid w:val="00D30490"/>
    <w:rsid w:val="00D374CC"/>
    <w:rsid w:val="00D4336E"/>
    <w:rsid w:val="00D44980"/>
    <w:rsid w:val="00D4593D"/>
    <w:rsid w:val="00D45A10"/>
    <w:rsid w:val="00D45C89"/>
    <w:rsid w:val="00D47C5F"/>
    <w:rsid w:val="00D50306"/>
    <w:rsid w:val="00D52878"/>
    <w:rsid w:val="00D52EAA"/>
    <w:rsid w:val="00D53879"/>
    <w:rsid w:val="00D54099"/>
    <w:rsid w:val="00D55F02"/>
    <w:rsid w:val="00D56397"/>
    <w:rsid w:val="00D56AB2"/>
    <w:rsid w:val="00D571D0"/>
    <w:rsid w:val="00D57CDE"/>
    <w:rsid w:val="00D605BC"/>
    <w:rsid w:val="00D62DA7"/>
    <w:rsid w:val="00D64F4F"/>
    <w:rsid w:val="00D67B64"/>
    <w:rsid w:val="00D7186A"/>
    <w:rsid w:val="00D73167"/>
    <w:rsid w:val="00D737F5"/>
    <w:rsid w:val="00D7402A"/>
    <w:rsid w:val="00D75114"/>
    <w:rsid w:val="00D766A4"/>
    <w:rsid w:val="00D83E7E"/>
    <w:rsid w:val="00D84126"/>
    <w:rsid w:val="00D84C64"/>
    <w:rsid w:val="00D85752"/>
    <w:rsid w:val="00D85AA4"/>
    <w:rsid w:val="00D85EE2"/>
    <w:rsid w:val="00D86760"/>
    <w:rsid w:val="00D86DF8"/>
    <w:rsid w:val="00D90E19"/>
    <w:rsid w:val="00D92C4E"/>
    <w:rsid w:val="00D94B3E"/>
    <w:rsid w:val="00D95079"/>
    <w:rsid w:val="00D959CA"/>
    <w:rsid w:val="00DA1D95"/>
    <w:rsid w:val="00DA5AC1"/>
    <w:rsid w:val="00DA73CB"/>
    <w:rsid w:val="00DA7C36"/>
    <w:rsid w:val="00DB175B"/>
    <w:rsid w:val="00DB32DF"/>
    <w:rsid w:val="00DB3B4B"/>
    <w:rsid w:val="00DB6EC6"/>
    <w:rsid w:val="00DB6EF1"/>
    <w:rsid w:val="00DB79ED"/>
    <w:rsid w:val="00DC14F4"/>
    <w:rsid w:val="00DC1908"/>
    <w:rsid w:val="00DC1963"/>
    <w:rsid w:val="00DC4DE5"/>
    <w:rsid w:val="00DC6854"/>
    <w:rsid w:val="00DC7270"/>
    <w:rsid w:val="00DC7CF1"/>
    <w:rsid w:val="00DD05BA"/>
    <w:rsid w:val="00DD0C93"/>
    <w:rsid w:val="00DD1311"/>
    <w:rsid w:val="00DD343C"/>
    <w:rsid w:val="00DD5428"/>
    <w:rsid w:val="00DD5D93"/>
    <w:rsid w:val="00DD7F6A"/>
    <w:rsid w:val="00DE1678"/>
    <w:rsid w:val="00DE1D15"/>
    <w:rsid w:val="00DE6DA6"/>
    <w:rsid w:val="00DE763C"/>
    <w:rsid w:val="00DF0BC8"/>
    <w:rsid w:val="00DF4A1C"/>
    <w:rsid w:val="00DF4D0D"/>
    <w:rsid w:val="00DF5EEC"/>
    <w:rsid w:val="00DF602A"/>
    <w:rsid w:val="00DF7747"/>
    <w:rsid w:val="00DF7D7B"/>
    <w:rsid w:val="00E00F87"/>
    <w:rsid w:val="00E03E66"/>
    <w:rsid w:val="00E04123"/>
    <w:rsid w:val="00E046E9"/>
    <w:rsid w:val="00E04E93"/>
    <w:rsid w:val="00E05E44"/>
    <w:rsid w:val="00E101E3"/>
    <w:rsid w:val="00E10424"/>
    <w:rsid w:val="00E10A29"/>
    <w:rsid w:val="00E122E5"/>
    <w:rsid w:val="00E1297B"/>
    <w:rsid w:val="00E12F9D"/>
    <w:rsid w:val="00E135F4"/>
    <w:rsid w:val="00E16851"/>
    <w:rsid w:val="00E16885"/>
    <w:rsid w:val="00E202BE"/>
    <w:rsid w:val="00E22912"/>
    <w:rsid w:val="00E22AA4"/>
    <w:rsid w:val="00E2670F"/>
    <w:rsid w:val="00E27EFE"/>
    <w:rsid w:val="00E30A86"/>
    <w:rsid w:val="00E30E52"/>
    <w:rsid w:val="00E315D3"/>
    <w:rsid w:val="00E322B7"/>
    <w:rsid w:val="00E322F9"/>
    <w:rsid w:val="00E32907"/>
    <w:rsid w:val="00E35648"/>
    <w:rsid w:val="00E3585A"/>
    <w:rsid w:val="00E35D60"/>
    <w:rsid w:val="00E35F8F"/>
    <w:rsid w:val="00E36493"/>
    <w:rsid w:val="00E37DC1"/>
    <w:rsid w:val="00E411C8"/>
    <w:rsid w:val="00E41968"/>
    <w:rsid w:val="00E42326"/>
    <w:rsid w:val="00E42DE9"/>
    <w:rsid w:val="00E43D24"/>
    <w:rsid w:val="00E441C8"/>
    <w:rsid w:val="00E444A4"/>
    <w:rsid w:val="00E46CBC"/>
    <w:rsid w:val="00E476D6"/>
    <w:rsid w:val="00E5039B"/>
    <w:rsid w:val="00E5047B"/>
    <w:rsid w:val="00E50F3F"/>
    <w:rsid w:val="00E51068"/>
    <w:rsid w:val="00E51A40"/>
    <w:rsid w:val="00E5338D"/>
    <w:rsid w:val="00E54818"/>
    <w:rsid w:val="00E551CD"/>
    <w:rsid w:val="00E55FB5"/>
    <w:rsid w:val="00E562CE"/>
    <w:rsid w:val="00E62B7F"/>
    <w:rsid w:val="00E63C42"/>
    <w:rsid w:val="00E7036E"/>
    <w:rsid w:val="00E738A3"/>
    <w:rsid w:val="00E73D6C"/>
    <w:rsid w:val="00E74D3A"/>
    <w:rsid w:val="00E74F6F"/>
    <w:rsid w:val="00E75397"/>
    <w:rsid w:val="00E75C1B"/>
    <w:rsid w:val="00E765A8"/>
    <w:rsid w:val="00E80256"/>
    <w:rsid w:val="00E809F6"/>
    <w:rsid w:val="00E80B17"/>
    <w:rsid w:val="00E811D4"/>
    <w:rsid w:val="00E8156F"/>
    <w:rsid w:val="00E82486"/>
    <w:rsid w:val="00E82C49"/>
    <w:rsid w:val="00E82D29"/>
    <w:rsid w:val="00E82FBF"/>
    <w:rsid w:val="00E833BB"/>
    <w:rsid w:val="00E84556"/>
    <w:rsid w:val="00E8459D"/>
    <w:rsid w:val="00E85712"/>
    <w:rsid w:val="00E85FD1"/>
    <w:rsid w:val="00E879C2"/>
    <w:rsid w:val="00E902B8"/>
    <w:rsid w:val="00E902D3"/>
    <w:rsid w:val="00E917F3"/>
    <w:rsid w:val="00E930A0"/>
    <w:rsid w:val="00E938D4"/>
    <w:rsid w:val="00E93C65"/>
    <w:rsid w:val="00E94E6C"/>
    <w:rsid w:val="00E95392"/>
    <w:rsid w:val="00EA1027"/>
    <w:rsid w:val="00EA4FAF"/>
    <w:rsid w:val="00EA73B8"/>
    <w:rsid w:val="00EA744A"/>
    <w:rsid w:val="00EA78DD"/>
    <w:rsid w:val="00EB1A15"/>
    <w:rsid w:val="00EB210A"/>
    <w:rsid w:val="00EB2DD4"/>
    <w:rsid w:val="00EB68F7"/>
    <w:rsid w:val="00EB6BDD"/>
    <w:rsid w:val="00EB6C59"/>
    <w:rsid w:val="00EB6C70"/>
    <w:rsid w:val="00EB739A"/>
    <w:rsid w:val="00EC0A55"/>
    <w:rsid w:val="00EC11B6"/>
    <w:rsid w:val="00EC166D"/>
    <w:rsid w:val="00EC2C64"/>
    <w:rsid w:val="00EC3F4D"/>
    <w:rsid w:val="00EC3FDB"/>
    <w:rsid w:val="00EC4066"/>
    <w:rsid w:val="00EC5C50"/>
    <w:rsid w:val="00EC746E"/>
    <w:rsid w:val="00ED1892"/>
    <w:rsid w:val="00ED252C"/>
    <w:rsid w:val="00ED254D"/>
    <w:rsid w:val="00ED362C"/>
    <w:rsid w:val="00ED4CCD"/>
    <w:rsid w:val="00ED55D5"/>
    <w:rsid w:val="00ED5BDF"/>
    <w:rsid w:val="00ED601D"/>
    <w:rsid w:val="00ED61CB"/>
    <w:rsid w:val="00ED781F"/>
    <w:rsid w:val="00EE0AC5"/>
    <w:rsid w:val="00EE0B8C"/>
    <w:rsid w:val="00EE23F6"/>
    <w:rsid w:val="00EE30DF"/>
    <w:rsid w:val="00EE50AE"/>
    <w:rsid w:val="00EE7A1C"/>
    <w:rsid w:val="00EF134A"/>
    <w:rsid w:val="00EF1BD0"/>
    <w:rsid w:val="00EF2BFE"/>
    <w:rsid w:val="00EF37A2"/>
    <w:rsid w:val="00EF44A1"/>
    <w:rsid w:val="00EF4996"/>
    <w:rsid w:val="00EF61C4"/>
    <w:rsid w:val="00EF6B64"/>
    <w:rsid w:val="00EF7D5E"/>
    <w:rsid w:val="00EF7E5D"/>
    <w:rsid w:val="00F001CC"/>
    <w:rsid w:val="00F00268"/>
    <w:rsid w:val="00F00BD5"/>
    <w:rsid w:val="00F00E2E"/>
    <w:rsid w:val="00F0315A"/>
    <w:rsid w:val="00F040DA"/>
    <w:rsid w:val="00F04FA8"/>
    <w:rsid w:val="00F05417"/>
    <w:rsid w:val="00F056DD"/>
    <w:rsid w:val="00F06B44"/>
    <w:rsid w:val="00F06EB7"/>
    <w:rsid w:val="00F06EF1"/>
    <w:rsid w:val="00F11080"/>
    <w:rsid w:val="00F11A20"/>
    <w:rsid w:val="00F139EF"/>
    <w:rsid w:val="00F1411D"/>
    <w:rsid w:val="00F17473"/>
    <w:rsid w:val="00F20462"/>
    <w:rsid w:val="00F21234"/>
    <w:rsid w:val="00F21A5F"/>
    <w:rsid w:val="00F23958"/>
    <w:rsid w:val="00F25034"/>
    <w:rsid w:val="00F2625B"/>
    <w:rsid w:val="00F270CE"/>
    <w:rsid w:val="00F3056D"/>
    <w:rsid w:val="00F30CC6"/>
    <w:rsid w:val="00F3153B"/>
    <w:rsid w:val="00F31643"/>
    <w:rsid w:val="00F3317C"/>
    <w:rsid w:val="00F3378C"/>
    <w:rsid w:val="00F35861"/>
    <w:rsid w:val="00F404E4"/>
    <w:rsid w:val="00F41100"/>
    <w:rsid w:val="00F414E3"/>
    <w:rsid w:val="00F42ACB"/>
    <w:rsid w:val="00F42B50"/>
    <w:rsid w:val="00F435DE"/>
    <w:rsid w:val="00F43DD2"/>
    <w:rsid w:val="00F44073"/>
    <w:rsid w:val="00F445A6"/>
    <w:rsid w:val="00F447B2"/>
    <w:rsid w:val="00F450CE"/>
    <w:rsid w:val="00F45B05"/>
    <w:rsid w:val="00F47986"/>
    <w:rsid w:val="00F5002E"/>
    <w:rsid w:val="00F5254C"/>
    <w:rsid w:val="00F528C8"/>
    <w:rsid w:val="00F5493E"/>
    <w:rsid w:val="00F5525B"/>
    <w:rsid w:val="00F553AB"/>
    <w:rsid w:val="00F55BFD"/>
    <w:rsid w:val="00F55F46"/>
    <w:rsid w:val="00F60D27"/>
    <w:rsid w:val="00F61395"/>
    <w:rsid w:val="00F61D82"/>
    <w:rsid w:val="00F623F8"/>
    <w:rsid w:val="00F629B6"/>
    <w:rsid w:val="00F63824"/>
    <w:rsid w:val="00F63A54"/>
    <w:rsid w:val="00F65B3F"/>
    <w:rsid w:val="00F7149C"/>
    <w:rsid w:val="00F726B0"/>
    <w:rsid w:val="00F7350C"/>
    <w:rsid w:val="00F74293"/>
    <w:rsid w:val="00F7439B"/>
    <w:rsid w:val="00F74D04"/>
    <w:rsid w:val="00F7615A"/>
    <w:rsid w:val="00F76A43"/>
    <w:rsid w:val="00F76AFE"/>
    <w:rsid w:val="00F77AAF"/>
    <w:rsid w:val="00F801D3"/>
    <w:rsid w:val="00F80493"/>
    <w:rsid w:val="00F80A6E"/>
    <w:rsid w:val="00F80E2C"/>
    <w:rsid w:val="00F82A96"/>
    <w:rsid w:val="00F83AB4"/>
    <w:rsid w:val="00F84A0B"/>
    <w:rsid w:val="00F858F9"/>
    <w:rsid w:val="00F85A78"/>
    <w:rsid w:val="00F85C08"/>
    <w:rsid w:val="00F8669A"/>
    <w:rsid w:val="00F90717"/>
    <w:rsid w:val="00F907C6"/>
    <w:rsid w:val="00F91364"/>
    <w:rsid w:val="00F918EB"/>
    <w:rsid w:val="00F91B29"/>
    <w:rsid w:val="00F91D7D"/>
    <w:rsid w:val="00F92776"/>
    <w:rsid w:val="00F93B4F"/>
    <w:rsid w:val="00F93D9E"/>
    <w:rsid w:val="00F9473A"/>
    <w:rsid w:val="00F9540E"/>
    <w:rsid w:val="00F96435"/>
    <w:rsid w:val="00F96BD7"/>
    <w:rsid w:val="00F96F37"/>
    <w:rsid w:val="00F971E3"/>
    <w:rsid w:val="00FA16DD"/>
    <w:rsid w:val="00FA29E3"/>
    <w:rsid w:val="00FA4B9E"/>
    <w:rsid w:val="00FA6640"/>
    <w:rsid w:val="00FA6BA1"/>
    <w:rsid w:val="00FA772B"/>
    <w:rsid w:val="00FB0046"/>
    <w:rsid w:val="00FB3E18"/>
    <w:rsid w:val="00FB647E"/>
    <w:rsid w:val="00FB7FEA"/>
    <w:rsid w:val="00FC04CF"/>
    <w:rsid w:val="00FC0562"/>
    <w:rsid w:val="00FC0E09"/>
    <w:rsid w:val="00FC1408"/>
    <w:rsid w:val="00FC15B6"/>
    <w:rsid w:val="00FC1864"/>
    <w:rsid w:val="00FC1DAB"/>
    <w:rsid w:val="00FC1EC1"/>
    <w:rsid w:val="00FC2C52"/>
    <w:rsid w:val="00FC485D"/>
    <w:rsid w:val="00FC59B1"/>
    <w:rsid w:val="00FD0F01"/>
    <w:rsid w:val="00FD2D5B"/>
    <w:rsid w:val="00FD3087"/>
    <w:rsid w:val="00FD45CB"/>
    <w:rsid w:val="00FD47E3"/>
    <w:rsid w:val="00FD4A90"/>
    <w:rsid w:val="00FD6578"/>
    <w:rsid w:val="00FD6C9A"/>
    <w:rsid w:val="00FE0947"/>
    <w:rsid w:val="00FE1004"/>
    <w:rsid w:val="00FE2968"/>
    <w:rsid w:val="00FE42FA"/>
    <w:rsid w:val="00FE4F85"/>
    <w:rsid w:val="00FE4F94"/>
    <w:rsid w:val="00FE614C"/>
    <w:rsid w:val="00FE6798"/>
    <w:rsid w:val="00FF0A17"/>
    <w:rsid w:val="00FF1AC9"/>
    <w:rsid w:val="00FF2B36"/>
    <w:rsid w:val="00FF4881"/>
    <w:rsid w:val="00FF52A4"/>
    <w:rsid w:val="00FF6741"/>
    <w:rsid w:val="17312A00"/>
    <w:rsid w:val="1D31C6CB"/>
    <w:rsid w:val="251B078F"/>
    <w:rsid w:val="25223F13"/>
    <w:rsid w:val="27C27A75"/>
    <w:rsid w:val="298BDFD0"/>
    <w:rsid w:val="29B1BA82"/>
    <w:rsid w:val="2F8FB8A8"/>
    <w:rsid w:val="390D4128"/>
    <w:rsid w:val="395FEEA6"/>
    <w:rsid w:val="3AA91189"/>
    <w:rsid w:val="3B7DF634"/>
    <w:rsid w:val="3C4C8764"/>
    <w:rsid w:val="3FC98BA8"/>
    <w:rsid w:val="425A2DDB"/>
    <w:rsid w:val="44E61241"/>
    <w:rsid w:val="46C857FF"/>
    <w:rsid w:val="4CC9A026"/>
    <w:rsid w:val="54741DF3"/>
    <w:rsid w:val="5EA38DF6"/>
    <w:rsid w:val="60FA8440"/>
    <w:rsid w:val="62DFAA77"/>
    <w:rsid w:val="6B767909"/>
    <w:rsid w:val="773B574C"/>
    <w:rsid w:val="79EAAA53"/>
    <w:rsid w:val="7F01E375"/>
  </w:rsids>
  <m:mathPr>
    <m:mathFont m:val="Cambria Math"/>
    <m:brkBin m:val="before"/>
    <m:brkBinSub m:val="--"/>
    <m:smallFrac/>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81"/>
    <o:shapelayout v:ext="edit">
      <o:idmap v:ext="edit" data="1"/>
    </o:shapelayout>
  </w:shapeDefaults>
  <w:decimalSymbol w:val="."/>
  <w:listSeparator w:val=","/>
  <w14:docId w14:val="1E866084"/>
  <w15:chartTrackingRefBased/>
  <w15:docId w15:val="{E6227BD5-7997-4A0F-BD84-D084DD16A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locked="1" w:uiPriority="9" w:qFormat="1"/>
    <w:lsdException w:name="heading 7" w:locked="1" w:uiPriority="9" w:qFormat="1"/>
    <w:lsdException w:name="heading 8" w:locked="1" w:uiPriority="9" w:qFormat="1"/>
    <w:lsdException w:name="heading 9" w:locked="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locked="1"/>
    <w:lsdException w:name="footer" w:locked="1"/>
    <w:lsdException w:name="index heading" w:semiHidden="1" w:unhideWhenUsed="1"/>
    <w:lsdException w:name="caption" w:lock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lsdException w:name="FollowedHyperlink" w:semiHidden="1" w:unhideWhenUsed="1"/>
    <w:lsdException w:name="Strong" w:locked="1" w:uiPriority="22"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40DA"/>
    <w:rPr>
      <w:sz w:val="28"/>
    </w:rPr>
  </w:style>
  <w:style w:type="paragraph" w:styleId="Heading1">
    <w:name w:val="heading 1"/>
    <w:basedOn w:val="Normal"/>
    <w:next w:val="Normal"/>
    <w:link w:val="Heading1Char"/>
    <w:autoRedefine/>
    <w:uiPriority w:val="99"/>
    <w:qFormat/>
    <w:rsid w:val="009C1535"/>
    <w:pPr>
      <w:keepNext/>
      <w:widowControl w:val="0"/>
      <w:spacing w:line="276" w:lineRule="auto"/>
      <w:ind w:right="-242"/>
      <w:outlineLvl w:val="0"/>
    </w:pPr>
    <w:rPr>
      <w:b/>
      <w:bCs/>
      <w:color w:val="000000" w:themeColor="text1"/>
      <w:sz w:val="36"/>
      <w:szCs w:val="28"/>
    </w:rPr>
  </w:style>
  <w:style w:type="paragraph" w:styleId="Heading2">
    <w:name w:val="heading 2"/>
    <w:next w:val="Normal"/>
    <w:link w:val="Heading2Char"/>
    <w:autoRedefine/>
    <w:uiPriority w:val="9"/>
    <w:qFormat/>
    <w:rsid w:val="005B5F8B"/>
    <w:pPr>
      <w:keepNext/>
      <w:tabs>
        <w:tab w:val="center" w:pos="4320"/>
        <w:tab w:val="right" w:pos="8640"/>
      </w:tabs>
      <w:spacing w:before="120" w:line="360" w:lineRule="auto"/>
      <w:ind w:right="-422"/>
      <w:outlineLvl w:val="1"/>
    </w:pPr>
    <w:rPr>
      <w:b/>
      <w:bCs/>
      <w:i/>
      <w:iCs/>
      <w:sz w:val="32"/>
      <w:szCs w:val="32"/>
    </w:rPr>
  </w:style>
  <w:style w:type="paragraph" w:styleId="Heading3">
    <w:name w:val="heading 3"/>
    <w:basedOn w:val="Normal"/>
    <w:next w:val="Normal"/>
    <w:link w:val="Heading3Char"/>
    <w:uiPriority w:val="9"/>
    <w:qFormat/>
    <w:rsid w:val="0060029B"/>
    <w:pPr>
      <w:keepNext/>
      <w:widowControl w:val="0"/>
      <w:ind w:right="3124"/>
      <w:outlineLvl w:val="2"/>
    </w:pPr>
    <w:rPr>
      <w:b/>
      <w:bCs/>
      <w:szCs w:val="26"/>
    </w:rPr>
  </w:style>
  <w:style w:type="paragraph" w:styleId="Heading4">
    <w:name w:val="heading 4"/>
    <w:basedOn w:val="Normal"/>
    <w:next w:val="Normal"/>
    <w:link w:val="Heading4Char"/>
    <w:uiPriority w:val="9"/>
    <w:qFormat/>
    <w:rsid w:val="00B01869"/>
    <w:pPr>
      <w:keepNext/>
      <w:widowControl w:val="0"/>
      <w:spacing w:before="120" w:after="120"/>
      <w:outlineLvl w:val="3"/>
    </w:pPr>
    <w:rPr>
      <w:bCs/>
      <w:i/>
      <w:szCs w:val="28"/>
      <w:u w:val="single"/>
    </w:rPr>
  </w:style>
  <w:style w:type="paragraph" w:styleId="Heading5">
    <w:name w:val="heading 5"/>
    <w:basedOn w:val="Normal"/>
    <w:next w:val="Normal"/>
    <w:link w:val="Heading5Char"/>
    <w:uiPriority w:val="9"/>
    <w:qFormat/>
    <w:rsid w:val="00D00E42"/>
    <w:pPr>
      <w:keepNext/>
      <w:widowControl w:val="0"/>
      <w:jc w:val="center"/>
      <w:outlineLvl w:val="4"/>
    </w:pPr>
    <w:rPr>
      <w:rFonts w:ascii="Arial" w:hAnsi="Arial"/>
      <w:b/>
      <w:bCs/>
      <w:i/>
      <w:iCs/>
      <w:sz w:val="26"/>
      <w:szCs w:val="26"/>
    </w:rPr>
  </w:style>
  <w:style w:type="paragraph" w:styleId="Heading6">
    <w:name w:val="heading 6"/>
    <w:basedOn w:val="Normal"/>
    <w:next w:val="Normal"/>
    <w:link w:val="Heading6Char"/>
    <w:uiPriority w:val="9"/>
    <w:qFormat/>
    <w:rsid w:val="00D00E42"/>
    <w:pPr>
      <w:keepNext/>
      <w:widowControl w:val="0"/>
      <w:ind w:right="3124"/>
      <w:outlineLvl w:val="5"/>
    </w:pPr>
    <w:rPr>
      <w:rFonts w:ascii="Arial" w:hAnsi="Arial"/>
      <w:b/>
      <w:bCs/>
    </w:rPr>
  </w:style>
  <w:style w:type="paragraph" w:styleId="Heading7">
    <w:name w:val="heading 7"/>
    <w:basedOn w:val="Normal"/>
    <w:next w:val="Normal"/>
    <w:link w:val="Heading7Char"/>
    <w:uiPriority w:val="9"/>
    <w:qFormat/>
    <w:rsid w:val="00D00E42"/>
    <w:pPr>
      <w:keepNext/>
      <w:widowControl w:val="0"/>
      <w:ind w:right="3124"/>
      <w:outlineLvl w:val="6"/>
    </w:pPr>
    <w:rPr>
      <w:rFonts w:ascii="Arial" w:hAnsi="Arial"/>
      <w:sz w:val="24"/>
      <w:szCs w:val="24"/>
    </w:rPr>
  </w:style>
  <w:style w:type="paragraph" w:styleId="Heading8">
    <w:name w:val="heading 8"/>
    <w:basedOn w:val="Normal"/>
    <w:next w:val="Normal"/>
    <w:link w:val="Heading8Char"/>
    <w:uiPriority w:val="9"/>
    <w:qFormat/>
    <w:rsid w:val="00D00E42"/>
    <w:pPr>
      <w:keepNext/>
      <w:widowControl w:val="0"/>
      <w:jc w:val="center"/>
      <w:outlineLvl w:val="7"/>
    </w:pPr>
    <w:rPr>
      <w:rFonts w:ascii="Arial" w:hAnsi="Arial"/>
      <w:i/>
      <w:iCs/>
      <w:sz w:val="24"/>
      <w:szCs w:val="24"/>
    </w:rPr>
  </w:style>
  <w:style w:type="paragraph" w:styleId="Heading9">
    <w:name w:val="heading 9"/>
    <w:basedOn w:val="Normal"/>
    <w:next w:val="Normal"/>
    <w:link w:val="Heading9Char"/>
    <w:uiPriority w:val="9"/>
    <w:qFormat/>
    <w:rsid w:val="00D00E42"/>
    <w:pPr>
      <w:keepNext/>
      <w:widowControl w:val="0"/>
      <w:ind w:left="360" w:right="3124" w:hanging="36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9C1535"/>
    <w:rPr>
      <w:b/>
      <w:bCs/>
      <w:color w:val="000000" w:themeColor="text1"/>
      <w:sz w:val="36"/>
      <w:szCs w:val="28"/>
    </w:rPr>
  </w:style>
  <w:style w:type="character" w:customStyle="1" w:styleId="Heading2Char">
    <w:name w:val="Heading 2 Char"/>
    <w:link w:val="Heading2"/>
    <w:uiPriority w:val="9"/>
    <w:rsid w:val="005B5F8B"/>
    <w:rPr>
      <w:b/>
      <w:bCs/>
      <w:i/>
      <w:iCs/>
      <w:sz w:val="32"/>
      <w:szCs w:val="32"/>
    </w:rPr>
  </w:style>
  <w:style w:type="character" w:customStyle="1" w:styleId="Heading3Char">
    <w:name w:val="Heading 3 Char"/>
    <w:link w:val="Heading3"/>
    <w:uiPriority w:val="9"/>
    <w:rsid w:val="0060029B"/>
    <w:rPr>
      <w:b/>
      <w:bCs/>
      <w:sz w:val="28"/>
      <w:szCs w:val="26"/>
    </w:rPr>
  </w:style>
  <w:style w:type="character" w:customStyle="1" w:styleId="Heading4Char">
    <w:name w:val="Heading 4 Char"/>
    <w:link w:val="Heading4"/>
    <w:uiPriority w:val="9"/>
    <w:rsid w:val="00B01869"/>
    <w:rPr>
      <w:bCs/>
      <w:i/>
      <w:sz w:val="28"/>
      <w:szCs w:val="28"/>
      <w:u w:val="single"/>
    </w:rPr>
  </w:style>
  <w:style w:type="character" w:customStyle="1" w:styleId="Heading5Char">
    <w:name w:val="Heading 5 Char"/>
    <w:link w:val="Heading5"/>
    <w:uiPriority w:val="9"/>
    <w:rsid w:val="00D535D8"/>
    <w:rPr>
      <w:rFonts w:ascii="Arial" w:eastAsia="Times New Roman" w:hAnsi="Arial" w:cs="Times New Roman"/>
      <w:b/>
      <w:bCs/>
      <w:i/>
      <w:iCs/>
      <w:sz w:val="26"/>
      <w:szCs w:val="26"/>
      <w:lang w:val="en-US" w:eastAsia="en-US"/>
    </w:rPr>
  </w:style>
  <w:style w:type="character" w:customStyle="1" w:styleId="Heading6Char">
    <w:name w:val="Heading 6 Char"/>
    <w:link w:val="Heading6"/>
    <w:uiPriority w:val="9"/>
    <w:rsid w:val="00D535D8"/>
    <w:rPr>
      <w:rFonts w:ascii="Arial" w:eastAsia="Times New Roman" w:hAnsi="Arial" w:cs="Times New Roman"/>
      <w:b/>
      <w:bCs/>
      <w:lang w:val="en-US" w:eastAsia="en-US"/>
    </w:rPr>
  </w:style>
  <w:style w:type="character" w:customStyle="1" w:styleId="Heading7Char">
    <w:name w:val="Heading 7 Char"/>
    <w:link w:val="Heading7"/>
    <w:uiPriority w:val="9"/>
    <w:rsid w:val="00D535D8"/>
    <w:rPr>
      <w:rFonts w:ascii="Arial" w:eastAsia="Times New Roman" w:hAnsi="Arial" w:cs="Times New Roman"/>
      <w:sz w:val="24"/>
      <w:szCs w:val="24"/>
      <w:lang w:val="en-US" w:eastAsia="en-US"/>
    </w:rPr>
  </w:style>
  <w:style w:type="character" w:customStyle="1" w:styleId="Heading8Char">
    <w:name w:val="Heading 8 Char"/>
    <w:link w:val="Heading8"/>
    <w:uiPriority w:val="9"/>
    <w:rsid w:val="00D535D8"/>
    <w:rPr>
      <w:rFonts w:ascii="Arial" w:eastAsia="Times New Roman" w:hAnsi="Arial" w:cs="Times New Roman"/>
      <w:i/>
      <w:iCs/>
      <w:sz w:val="24"/>
      <w:szCs w:val="24"/>
      <w:lang w:val="en-US" w:eastAsia="en-US"/>
    </w:rPr>
  </w:style>
  <w:style w:type="character" w:customStyle="1" w:styleId="Heading9Char">
    <w:name w:val="Heading 9 Char"/>
    <w:link w:val="Heading9"/>
    <w:uiPriority w:val="9"/>
    <w:semiHidden/>
    <w:rsid w:val="00D535D8"/>
    <w:rPr>
      <w:rFonts w:ascii="Times New Roman" w:eastAsia="Times New Roman" w:hAnsi="Times New Roman" w:cs="Times New Roman"/>
      <w:lang w:val="en-US" w:eastAsia="en-US"/>
    </w:rPr>
  </w:style>
  <w:style w:type="paragraph" w:styleId="BodyText">
    <w:name w:val="Body Text"/>
    <w:basedOn w:val="Normal"/>
    <w:link w:val="BodyTextChar"/>
    <w:uiPriority w:val="99"/>
    <w:rsid w:val="00D00E42"/>
    <w:pPr>
      <w:widowControl w:val="0"/>
      <w:tabs>
        <w:tab w:val="left" w:pos="144"/>
        <w:tab w:val="center" w:pos="1584"/>
        <w:tab w:val="left" w:pos="5616"/>
      </w:tabs>
      <w:spacing w:line="480" w:lineRule="atLeast"/>
      <w:ind w:right="3124"/>
    </w:pPr>
  </w:style>
  <w:style w:type="character" w:customStyle="1" w:styleId="BodyTextChar">
    <w:name w:val="Body Text Char"/>
    <w:link w:val="BodyText"/>
    <w:uiPriority w:val="99"/>
    <w:semiHidden/>
    <w:rsid w:val="00D535D8"/>
    <w:rPr>
      <w:sz w:val="20"/>
      <w:szCs w:val="20"/>
      <w:lang w:val="en-US" w:eastAsia="en-US"/>
    </w:rPr>
  </w:style>
  <w:style w:type="paragraph" w:styleId="FootnoteText">
    <w:name w:val="footnote text"/>
    <w:basedOn w:val="Normal"/>
    <w:link w:val="FootnoteTextChar"/>
    <w:uiPriority w:val="99"/>
    <w:semiHidden/>
    <w:rsid w:val="00D00E42"/>
  </w:style>
  <w:style w:type="character" w:customStyle="1" w:styleId="FootnoteTextChar">
    <w:name w:val="Footnote Text Char"/>
    <w:link w:val="FootnoteText"/>
    <w:uiPriority w:val="99"/>
    <w:semiHidden/>
    <w:rsid w:val="00D535D8"/>
    <w:rPr>
      <w:sz w:val="20"/>
      <w:szCs w:val="20"/>
      <w:lang w:val="en-US" w:eastAsia="en-US"/>
    </w:rPr>
  </w:style>
  <w:style w:type="character" w:styleId="FootnoteReference">
    <w:name w:val="footnote reference"/>
    <w:uiPriority w:val="99"/>
    <w:semiHidden/>
    <w:rsid w:val="00D00E42"/>
    <w:rPr>
      <w:vertAlign w:val="superscript"/>
    </w:rPr>
  </w:style>
  <w:style w:type="paragraph" w:styleId="BodyText2">
    <w:name w:val="Body Text 2"/>
    <w:basedOn w:val="Normal"/>
    <w:link w:val="BodyText2Char"/>
    <w:uiPriority w:val="99"/>
    <w:rsid w:val="00D00E42"/>
    <w:pPr>
      <w:widowControl w:val="0"/>
      <w:ind w:right="-62"/>
      <w:jc w:val="both"/>
    </w:pPr>
  </w:style>
  <w:style w:type="character" w:customStyle="1" w:styleId="BodyText2Char">
    <w:name w:val="Body Text 2 Char"/>
    <w:link w:val="BodyText2"/>
    <w:uiPriority w:val="99"/>
    <w:semiHidden/>
    <w:rsid w:val="00D535D8"/>
    <w:rPr>
      <w:sz w:val="20"/>
      <w:szCs w:val="20"/>
      <w:lang w:val="en-US" w:eastAsia="en-US"/>
    </w:rPr>
  </w:style>
  <w:style w:type="paragraph" w:styleId="BodyText3">
    <w:name w:val="Body Text 3"/>
    <w:basedOn w:val="Normal"/>
    <w:link w:val="BodyText3Char"/>
    <w:uiPriority w:val="99"/>
    <w:rsid w:val="00D00E42"/>
    <w:rPr>
      <w:sz w:val="16"/>
      <w:szCs w:val="16"/>
    </w:rPr>
  </w:style>
  <w:style w:type="character" w:customStyle="1" w:styleId="BodyText3Char">
    <w:name w:val="Body Text 3 Char"/>
    <w:link w:val="BodyText3"/>
    <w:uiPriority w:val="99"/>
    <w:semiHidden/>
    <w:rsid w:val="00D535D8"/>
    <w:rPr>
      <w:sz w:val="16"/>
      <w:szCs w:val="16"/>
      <w:lang w:val="en-US" w:eastAsia="en-US"/>
    </w:rPr>
  </w:style>
  <w:style w:type="paragraph" w:styleId="Caption">
    <w:name w:val="caption"/>
    <w:basedOn w:val="Normal"/>
    <w:next w:val="Normal"/>
    <w:uiPriority w:val="99"/>
    <w:qFormat/>
    <w:rsid w:val="008355A4"/>
    <w:rPr>
      <w:rFonts w:cs=".VnTime"/>
      <w:sz w:val="24"/>
      <w:szCs w:val="24"/>
    </w:rPr>
  </w:style>
  <w:style w:type="paragraph" w:styleId="Header">
    <w:name w:val="header"/>
    <w:basedOn w:val="Normal"/>
    <w:link w:val="HeaderChar"/>
    <w:uiPriority w:val="99"/>
    <w:rsid w:val="00D00E42"/>
    <w:pPr>
      <w:tabs>
        <w:tab w:val="center" w:pos="4320"/>
        <w:tab w:val="right" w:pos="8640"/>
      </w:tabs>
    </w:pPr>
  </w:style>
  <w:style w:type="character" w:customStyle="1" w:styleId="HeaderChar">
    <w:name w:val="Header Char"/>
    <w:basedOn w:val="DefaultParagraphFont"/>
    <w:link w:val="Header"/>
    <w:uiPriority w:val="99"/>
    <w:locked/>
    <w:rsid w:val="00104977"/>
  </w:style>
  <w:style w:type="paragraph" w:styleId="Footer">
    <w:name w:val="footer"/>
    <w:basedOn w:val="Normal"/>
    <w:link w:val="FooterChar"/>
    <w:autoRedefine/>
    <w:uiPriority w:val="99"/>
    <w:rsid w:val="00090B0C"/>
    <w:pPr>
      <w:tabs>
        <w:tab w:val="center" w:pos="4320"/>
        <w:tab w:val="right" w:pos="8640"/>
      </w:tabs>
    </w:pPr>
    <w:rPr>
      <w:sz w:val="24"/>
    </w:rPr>
  </w:style>
  <w:style w:type="character" w:customStyle="1" w:styleId="FooterChar">
    <w:name w:val="Footer Char"/>
    <w:link w:val="Footer"/>
    <w:uiPriority w:val="99"/>
    <w:locked/>
    <w:rsid w:val="00090B0C"/>
    <w:rPr>
      <w:sz w:val="24"/>
    </w:rPr>
  </w:style>
  <w:style w:type="character" w:styleId="PageNumber">
    <w:name w:val="page number"/>
    <w:rsid w:val="00C27C17"/>
    <w:rPr>
      <w:sz w:val="24"/>
    </w:rPr>
  </w:style>
  <w:style w:type="character" w:styleId="CommentReference">
    <w:name w:val="annotation reference"/>
    <w:uiPriority w:val="99"/>
    <w:semiHidden/>
    <w:rsid w:val="00D00E42"/>
    <w:rPr>
      <w:sz w:val="16"/>
      <w:szCs w:val="16"/>
    </w:rPr>
  </w:style>
  <w:style w:type="paragraph" w:styleId="CommentText">
    <w:name w:val="annotation text"/>
    <w:basedOn w:val="Normal"/>
    <w:link w:val="CommentTextChar"/>
    <w:uiPriority w:val="99"/>
    <w:semiHidden/>
    <w:rsid w:val="00D00E42"/>
  </w:style>
  <w:style w:type="character" w:customStyle="1" w:styleId="CommentTextChar">
    <w:name w:val="Comment Text Char"/>
    <w:link w:val="CommentText"/>
    <w:uiPriority w:val="99"/>
    <w:semiHidden/>
    <w:rsid w:val="00D535D8"/>
    <w:rPr>
      <w:sz w:val="20"/>
      <w:szCs w:val="20"/>
      <w:lang w:val="en-US" w:eastAsia="en-US"/>
    </w:rPr>
  </w:style>
  <w:style w:type="paragraph" w:styleId="BlockText">
    <w:name w:val="Block Text"/>
    <w:basedOn w:val="Normal"/>
    <w:uiPriority w:val="99"/>
    <w:rsid w:val="00D00E42"/>
    <w:pPr>
      <w:ind w:left="90" w:right="290"/>
    </w:pPr>
    <w:rPr>
      <w:rFonts w:ascii=".VnTime" w:hAnsi=".VnTime" w:cs=".VnTime"/>
      <w:sz w:val="22"/>
      <w:szCs w:val="22"/>
    </w:rPr>
  </w:style>
  <w:style w:type="table" w:styleId="TableGrid">
    <w:name w:val="Table Grid"/>
    <w:basedOn w:val="TableNormal"/>
    <w:uiPriority w:val="99"/>
    <w:rsid w:val="00173F5E"/>
    <w:pPr>
      <w:widowControl w:val="0"/>
      <w:autoSpaceDE w:val="0"/>
      <w:autoSpaceDN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rsid w:val="00F726B0"/>
    <w:pPr>
      <w:spacing w:after="120"/>
      <w:ind w:left="360"/>
    </w:pPr>
  </w:style>
  <w:style w:type="character" w:customStyle="1" w:styleId="BodyTextIndentChar">
    <w:name w:val="Body Text Indent Char"/>
    <w:basedOn w:val="DefaultParagraphFont"/>
    <w:link w:val="BodyTextIndent"/>
    <w:uiPriority w:val="99"/>
    <w:locked/>
    <w:rsid w:val="00F726B0"/>
  </w:style>
  <w:style w:type="paragraph" w:styleId="ListParagraph">
    <w:name w:val="List Paragraph"/>
    <w:basedOn w:val="Normal"/>
    <w:uiPriority w:val="34"/>
    <w:qFormat/>
    <w:rsid w:val="0091209E"/>
    <w:pPr>
      <w:ind w:left="720"/>
    </w:pPr>
  </w:style>
  <w:style w:type="table" w:customStyle="1" w:styleId="TableGrid1">
    <w:name w:val="Table Grid1"/>
    <w:uiPriority w:val="99"/>
    <w:rsid w:val="0077286C"/>
    <w:rPr>
      <w:rFonts w:eastAsia="MS Mincho"/>
      <w:lang w:val="vi-VN" w:eastAsia="vi-V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104977"/>
    <w:rPr>
      <w:rFonts w:ascii="Tahoma" w:hAnsi="Tahoma"/>
      <w:sz w:val="16"/>
      <w:szCs w:val="16"/>
      <w:lang w:val="x-none" w:eastAsia="x-none"/>
    </w:rPr>
  </w:style>
  <w:style w:type="character" w:customStyle="1" w:styleId="BalloonTextChar">
    <w:name w:val="Balloon Text Char"/>
    <w:link w:val="BalloonText"/>
    <w:uiPriority w:val="99"/>
    <w:locked/>
    <w:rsid w:val="00104977"/>
    <w:rPr>
      <w:rFonts w:ascii="Tahoma" w:hAnsi="Tahoma" w:cs="Tahoma"/>
      <w:sz w:val="16"/>
      <w:szCs w:val="16"/>
    </w:rPr>
  </w:style>
  <w:style w:type="character" w:styleId="LineNumber">
    <w:name w:val="line number"/>
    <w:basedOn w:val="DefaultParagraphFont"/>
    <w:uiPriority w:val="99"/>
    <w:rsid w:val="00782885"/>
  </w:style>
  <w:style w:type="paragraph" w:styleId="Revision">
    <w:name w:val="Revision"/>
    <w:hidden/>
    <w:uiPriority w:val="99"/>
    <w:semiHidden/>
    <w:rsid w:val="00515CF9"/>
  </w:style>
  <w:style w:type="paragraph" w:styleId="TOCHeading">
    <w:name w:val="TOC Heading"/>
    <w:basedOn w:val="Heading1"/>
    <w:next w:val="Normal"/>
    <w:uiPriority w:val="99"/>
    <w:qFormat/>
    <w:rsid w:val="00515CF9"/>
    <w:pPr>
      <w:keepLines/>
      <w:widowControl/>
      <w:spacing w:before="480"/>
      <w:ind w:right="0"/>
      <w:outlineLvl w:val="9"/>
    </w:pPr>
    <w:rPr>
      <w:rFonts w:ascii="Cambria" w:eastAsia="MS Gothic" w:hAnsi="Cambria" w:cs="Cambria"/>
      <w:color w:val="365F91"/>
      <w:lang w:eastAsia="ja-JP"/>
    </w:rPr>
  </w:style>
  <w:style w:type="paragraph" w:styleId="TOC1">
    <w:name w:val="toc 1"/>
    <w:basedOn w:val="Normal"/>
    <w:next w:val="Normal"/>
    <w:autoRedefine/>
    <w:uiPriority w:val="39"/>
    <w:rsid w:val="00515CF9"/>
  </w:style>
  <w:style w:type="paragraph" w:styleId="TOC2">
    <w:name w:val="toc 2"/>
    <w:basedOn w:val="Normal"/>
    <w:next w:val="Normal"/>
    <w:autoRedefine/>
    <w:uiPriority w:val="39"/>
    <w:rsid w:val="00515CF9"/>
    <w:pPr>
      <w:tabs>
        <w:tab w:val="left" w:pos="880"/>
        <w:tab w:val="right" w:leader="dot" w:pos="9536"/>
      </w:tabs>
      <w:ind w:left="200" w:firstLine="226"/>
    </w:pPr>
  </w:style>
  <w:style w:type="paragraph" w:styleId="TOC3">
    <w:name w:val="toc 3"/>
    <w:basedOn w:val="Normal"/>
    <w:next w:val="Normal"/>
    <w:autoRedefine/>
    <w:uiPriority w:val="99"/>
    <w:semiHidden/>
    <w:rsid w:val="00515CF9"/>
    <w:pPr>
      <w:tabs>
        <w:tab w:val="right" w:leader="dot" w:pos="9536"/>
      </w:tabs>
      <w:spacing w:before="120" w:line="264" w:lineRule="auto"/>
      <w:ind w:left="403"/>
    </w:pPr>
  </w:style>
  <w:style w:type="character" w:styleId="Hyperlink">
    <w:name w:val="Hyperlink"/>
    <w:uiPriority w:val="99"/>
    <w:rsid w:val="00515CF9"/>
    <w:rPr>
      <w:color w:val="0000FF"/>
      <w:u w:val="single"/>
    </w:rPr>
  </w:style>
  <w:style w:type="paragraph" w:styleId="EndnoteText">
    <w:name w:val="endnote text"/>
    <w:basedOn w:val="Normal"/>
    <w:link w:val="EndnoteTextChar"/>
    <w:uiPriority w:val="99"/>
    <w:semiHidden/>
    <w:rsid w:val="00FA29E3"/>
  </w:style>
  <w:style w:type="character" w:customStyle="1" w:styleId="EndnoteTextChar">
    <w:name w:val="Endnote Text Char"/>
    <w:basedOn w:val="DefaultParagraphFont"/>
    <w:link w:val="EndnoteText"/>
    <w:uiPriority w:val="99"/>
    <w:locked/>
    <w:rsid w:val="00FA29E3"/>
  </w:style>
  <w:style w:type="character" w:styleId="EndnoteReference">
    <w:name w:val="endnote reference"/>
    <w:uiPriority w:val="99"/>
    <w:semiHidden/>
    <w:rsid w:val="00FA29E3"/>
    <w:rPr>
      <w:vertAlign w:val="superscript"/>
    </w:rPr>
  </w:style>
  <w:style w:type="paragraph" w:styleId="DocumentMap">
    <w:name w:val="Document Map"/>
    <w:basedOn w:val="Normal"/>
    <w:link w:val="DocumentMapChar"/>
    <w:uiPriority w:val="99"/>
    <w:semiHidden/>
    <w:rsid w:val="006E09FC"/>
    <w:rPr>
      <w:rFonts w:ascii="Tahoma" w:hAnsi="Tahoma"/>
      <w:sz w:val="16"/>
      <w:szCs w:val="16"/>
      <w:lang w:val="x-none" w:eastAsia="x-none"/>
    </w:rPr>
  </w:style>
  <w:style w:type="character" w:customStyle="1" w:styleId="DocumentMapChar">
    <w:name w:val="Document Map Char"/>
    <w:link w:val="DocumentMap"/>
    <w:uiPriority w:val="99"/>
    <w:locked/>
    <w:rsid w:val="006E09FC"/>
    <w:rPr>
      <w:rFonts w:ascii="Tahoma" w:hAnsi="Tahoma" w:cs="Tahoma"/>
      <w:sz w:val="16"/>
      <w:szCs w:val="16"/>
    </w:rPr>
  </w:style>
  <w:style w:type="paragraph" w:customStyle="1" w:styleId="CharCharCharCharCharCharChar">
    <w:name w:val="Char Char Char Char Char Char Char"/>
    <w:basedOn w:val="Normal"/>
    <w:uiPriority w:val="99"/>
    <w:rsid w:val="001D1A5F"/>
    <w:pPr>
      <w:spacing w:before="100" w:beforeAutospacing="1" w:after="100" w:afterAutospacing="1" w:line="360" w:lineRule="exact"/>
      <w:ind w:firstLine="720"/>
      <w:jc w:val="both"/>
    </w:pPr>
    <w:rPr>
      <w:rFonts w:ascii="Arial" w:hAnsi="Arial" w:cs="Arial"/>
      <w:sz w:val="22"/>
      <w:szCs w:val="22"/>
    </w:rPr>
  </w:style>
  <w:style w:type="character" w:styleId="Emphasis">
    <w:name w:val="Emphasis"/>
    <w:uiPriority w:val="99"/>
    <w:qFormat/>
    <w:rsid w:val="00BE01AF"/>
    <w:rPr>
      <w:i/>
      <w:iCs/>
    </w:rPr>
  </w:style>
  <w:style w:type="character" w:customStyle="1" w:styleId="hps">
    <w:name w:val="hps"/>
    <w:rsid w:val="00646163"/>
  </w:style>
  <w:style w:type="character" w:styleId="Strong">
    <w:name w:val="Strong"/>
    <w:uiPriority w:val="22"/>
    <w:qFormat/>
    <w:locked/>
    <w:rsid w:val="00954E19"/>
    <w:rPr>
      <w:b/>
      <w:bCs/>
    </w:rPr>
  </w:style>
  <w:style w:type="character" w:styleId="UnresolvedMention">
    <w:name w:val="Unresolved Mention"/>
    <w:basedOn w:val="DefaultParagraphFont"/>
    <w:uiPriority w:val="99"/>
    <w:semiHidden/>
    <w:unhideWhenUsed/>
    <w:rsid w:val="007A1554"/>
    <w:rPr>
      <w:color w:val="605E5C"/>
      <w:shd w:val="clear" w:color="auto" w:fill="E1DFDD"/>
    </w:rPr>
  </w:style>
  <w:style w:type="table" w:styleId="GridTable4-Accent5">
    <w:name w:val="Grid Table 4 Accent 5"/>
    <w:basedOn w:val="TableNormal"/>
    <w:uiPriority w:val="49"/>
    <w:rsid w:val="00DE1678"/>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NormalWeb">
    <w:name w:val="Normal (Web)"/>
    <w:basedOn w:val="Normal"/>
    <w:uiPriority w:val="99"/>
    <w:semiHidden/>
    <w:unhideWhenUsed/>
    <w:rsid w:val="00D62DA7"/>
    <w:pPr>
      <w:spacing w:before="100" w:beforeAutospacing="1" w:after="100" w:afterAutospacing="1"/>
    </w:pPr>
    <w:rPr>
      <w:sz w:val="24"/>
      <w:szCs w:val="24"/>
      <w:lang w:eastAsia="ja-JP"/>
    </w:rPr>
  </w:style>
  <w:style w:type="character" w:styleId="SubtleEmphasis">
    <w:name w:val="Subtle Emphasis"/>
    <w:basedOn w:val="DefaultParagraphFont"/>
    <w:uiPriority w:val="19"/>
    <w:qFormat/>
    <w:rsid w:val="00786A91"/>
    <w:rPr>
      <w:i/>
      <w:iCs/>
      <w:color w:val="404040" w:themeColor="text1" w:themeTint="BF"/>
    </w:rPr>
  </w:style>
  <w:style w:type="paragraph" w:styleId="TableofFigures">
    <w:name w:val="table of figures"/>
    <w:basedOn w:val="Normal"/>
    <w:next w:val="Normal"/>
    <w:uiPriority w:val="99"/>
    <w:unhideWhenUsed/>
    <w:rsid w:val="00790F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98539">
      <w:bodyDiv w:val="1"/>
      <w:marLeft w:val="0"/>
      <w:marRight w:val="0"/>
      <w:marTop w:val="0"/>
      <w:marBottom w:val="0"/>
      <w:divBdr>
        <w:top w:val="none" w:sz="0" w:space="0" w:color="auto"/>
        <w:left w:val="none" w:sz="0" w:space="0" w:color="auto"/>
        <w:bottom w:val="none" w:sz="0" w:space="0" w:color="auto"/>
        <w:right w:val="none" w:sz="0" w:space="0" w:color="auto"/>
      </w:divBdr>
    </w:div>
    <w:div w:id="64766272">
      <w:bodyDiv w:val="1"/>
      <w:marLeft w:val="0"/>
      <w:marRight w:val="0"/>
      <w:marTop w:val="0"/>
      <w:marBottom w:val="0"/>
      <w:divBdr>
        <w:top w:val="none" w:sz="0" w:space="0" w:color="auto"/>
        <w:left w:val="none" w:sz="0" w:space="0" w:color="auto"/>
        <w:bottom w:val="none" w:sz="0" w:space="0" w:color="auto"/>
        <w:right w:val="none" w:sz="0" w:space="0" w:color="auto"/>
      </w:divBdr>
    </w:div>
    <w:div w:id="106194534">
      <w:bodyDiv w:val="1"/>
      <w:marLeft w:val="0"/>
      <w:marRight w:val="0"/>
      <w:marTop w:val="0"/>
      <w:marBottom w:val="0"/>
      <w:divBdr>
        <w:top w:val="none" w:sz="0" w:space="0" w:color="auto"/>
        <w:left w:val="none" w:sz="0" w:space="0" w:color="auto"/>
        <w:bottom w:val="none" w:sz="0" w:space="0" w:color="auto"/>
        <w:right w:val="none" w:sz="0" w:space="0" w:color="auto"/>
      </w:divBdr>
    </w:div>
    <w:div w:id="113137872">
      <w:bodyDiv w:val="1"/>
      <w:marLeft w:val="0"/>
      <w:marRight w:val="0"/>
      <w:marTop w:val="0"/>
      <w:marBottom w:val="0"/>
      <w:divBdr>
        <w:top w:val="none" w:sz="0" w:space="0" w:color="auto"/>
        <w:left w:val="none" w:sz="0" w:space="0" w:color="auto"/>
        <w:bottom w:val="none" w:sz="0" w:space="0" w:color="auto"/>
        <w:right w:val="none" w:sz="0" w:space="0" w:color="auto"/>
      </w:divBdr>
    </w:div>
    <w:div w:id="272176391">
      <w:bodyDiv w:val="1"/>
      <w:marLeft w:val="0"/>
      <w:marRight w:val="0"/>
      <w:marTop w:val="0"/>
      <w:marBottom w:val="0"/>
      <w:divBdr>
        <w:top w:val="none" w:sz="0" w:space="0" w:color="auto"/>
        <w:left w:val="none" w:sz="0" w:space="0" w:color="auto"/>
        <w:bottom w:val="none" w:sz="0" w:space="0" w:color="auto"/>
        <w:right w:val="none" w:sz="0" w:space="0" w:color="auto"/>
      </w:divBdr>
    </w:div>
    <w:div w:id="331111047">
      <w:bodyDiv w:val="1"/>
      <w:marLeft w:val="0"/>
      <w:marRight w:val="0"/>
      <w:marTop w:val="0"/>
      <w:marBottom w:val="0"/>
      <w:divBdr>
        <w:top w:val="none" w:sz="0" w:space="0" w:color="auto"/>
        <w:left w:val="none" w:sz="0" w:space="0" w:color="auto"/>
        <w:bottom w:val="none" w:sz="0" w:space="0" w:color="auto"/>
        <w:right w:val="none" w:sz="0" w:space="0" w:color="auto"/>
      </w:divBdr>
    </w:div>
    <w:div w:id="378667781">
      <w:bodyDiv w:val="1"/>
      <w:marLeft w:val="0"/>
      <w:marRight w:val="0"/>
      <w:marTop w:val="0"/>
      <w:marBottom w:val="0"/>
      <w:divBdr>
        <w:top w:val="none" w:sz="0" w:space="0" w:color="auto"/>
        <w:left w:val="none" w:sz="0" w:space="0" w:color="auto"/>
        <w:bottom w:val="none" w:sz="0" w:space="0" w:color="auto"/>
        <w:right w:val="none" w:sz="0" w:space="0" w:color="auto"/>
      </w:divBdr>
    </w:div>
    <w:div w:id="608508471">
      <w:bodyDiv w:val="1"/>
      <w:marLeft w:val="0"/>
      <w:marRight w:val="0"/>
      <w:marTop w:val="0"/>
      <w:marBottom w:val="0"/>
      <w:divBdr>
        <w:top w:val="none" w:sz="0" w:space="0" w:color="auto"/>
        <w:left w:val="none" w:sz="0" w:space="0" w:color="auto"/>
        <w:bottom w:val="none" w:sz="0" w:space="0" w:color="auto"/>
        <w:right w:val="none" w:sz="0" w:space="0" w:color="auto"/>
      </w:divBdr>
    </w:div>
    <w:div w:id="822165222">
      <w:bodyDiv w:val="1"/>
      <w:marLeft w:val="0"/>
      <w:marRight w:val="0"/>
      <w:marTop w:val="0"/>
      <w:marBottom w:val="0"/>
      <w:divBdr>
        <w:top w:val="none" w:sz="0" w:space="0" w:color="auto"/>
        <w:left w:val="none" w:sz="0" w:space="0" w:color="auto"/>
        <w:bottom w:val="none" w:sz="0" w:space="0" w:color="auto"/>
        <w:right w:val="none" w:sz="0" w:space="0" w:color="auto"/>
      </w:divBdr>
    </w:div>
    <w:div w:id="966661008">
      <w:bodyDiv w:val="1"/>
      <w:marLeft w:val="0"/>
      <w:marRight w:val="0"/>
      <w:marTop w:val="0"/>
      <w:marBottom w:val="0"/>
      <w:divBdr>
        <w:top w:val="none" w:sz="0" w:space="0" w:color="auto"/>
        <w:left w:val="none" w:sz="0" w:space="0" w:color="auto"/>
        <w:bottom w:val="none" w:sz="0" w:space="0" w:color="auto"/>
        <w:right w:val="none" w:sz="0" w:space="0" w:color="auto"/>
      </w:divBdr>
    </w:div>
    <w:div w:id="1192763160">
      <w:bodyDiv w:val="1"/>
      <w:marLeft w:val="0"/>
      <w:marRight w:val="0"/>
      <w:marTop w:val="0"/>
      <w:marBottom w:val="0"/>
      <w:divBdr>
        <w:top w:val="none" w:sz="0" w:space="0" w:color="auto"/>
        <w:left w:val="none" w:sz="0" w:space="0" w:color="auto"/>
        <w:bottom w:val="none" w:sz="0" w:space="0" w:color="auto"/>
        <w:right w:val="none" w:sz="0" w:space="0" w:color="auto"/>
      </w:divBdr>
    </w:div>
    <w:div w:id="1225874115">
      <w:bodyDiv w:val="1"/>
      <w:marLeft w:val="0"/>
      <w:marRight w:val="0"/>
      <w:marTop w:val="0"/>
      <w:marBottom w:val="0"/>
      <w:divBdr>
        <w:top w:val="none" w:sz="0" w:space="0" w:color="auto"/>
        <w:left w:val="none" w:sz="0" w:space="0" w:color="auto"/>
        <w:bottom w:val="none" w:sz="0" w:space="0" w:color="auto"/>
        <w:right w:val="none" w:sz="0" w:space="0" w:color="auto"/>
      </w:divBdr>
    </w:div>
    <w:div w:id="1336566819">
      <w:bodyDiv w:val="1"/>
      <w:marLeft w:val="0"/>
      <w:marRight w:val="0"/>
      <w:marTop w:val="0"/>
      <w:marBottom w:val="0"/>
      <w:divBdr>
        <w:top w:val="none" w:sz="0" w:space="0" w:color="auto"/>
        <w:left w:val="none" w:sz="0" w:space="0" w:color="auto"/>
        <w:bottom w:val="none" w:sz="0" w:space="0" w:color="auto"/>
        <w:right w:val="none" w:sz="0" w:space="0" w:color="auto"/>
      </w:divBdr>
    </w:div>
    <w:div w:id="1442336425">
      <w:bodyDiv w:val="1"/>
      <w:marLeft w:val="0"/>
      <w:marRight w:val="0"/>
      <w:marTop w:val="0"/>
      <w:marBottom w:val="0"/>
      <w:divBdr>
        <w:top w:val="none" w:sz="0" w:space="0" w:color="auto"/>
        <w:left w:val="none" w:sz="0" w:space="0" w:color="auto"/>
        <w:bottom w:val="none" w:sz="0" w:space="0" w:color="auto"/>
        <w:right w:val="none" w:sz="0" w:space="0" w:color="auto"/>
      </w:divBdr>
      <w:divsChild>
        <w:div w:id="117574983">
          <w:marLeft w:val="547"/>
          <w:marRight w:val="0"/>
          <w:marTop w:val="130"/>
          <w:marBottom w:val="0"/>
          <w:divBdr>
            <w:top w:val="none" w:sz="0" w:space="0" w:color="auto"/>
            <w:left w:val="none" w:sz="0" w:space="0" w:color="auto"/>
            <w:bottom w:val="none" w:sz="0" w:space="0" w:color="auto"/>
            <w:right w:val="none" w:sz="0" w:space="0" w:color="auto"/>
          </w:divBdr>
        </w:div>
        <w:div w:id="215629395">
          <w:marLeft w:val="547"/>
          <w:marRight w:val="0"/>
          <w:marTop w:val="130"/>
          <w:marBottom w:val="0"/>
          <w:divBdr>
            <w:top w:val="none" w:sz="0" w:space="0" w:color="auto"/>
            <w:left w:val="none" w:sz="0" w:space="0" w:color="auto"/>
            <w:bottom w:val="none" w:sz="0" w:space="0" w:color="auto"/>
            <w:right w:val="none" w:sz="0" w:space="0" w:color="auto"/>
          </w:divBdr>
        </w:div>
        <w:div w:id="365638061">
          <w:marLeft w:val="547"/>
          <w:marRight w:val="0"/>
          <w:marTop w:val="130"/>
          <w:marBottom w:val="0"/>
          <w:divBdr>
            <w:top w:val="none" w:sz="0" w:space="0" w:color="auto"/>
            <w:left w:val="none" w:sz="0" w:space="0" w:color="auto"/>
            <w:bottom w:val="none" w:sz="0" w:space="0" w:color="auto"/>
            <w:right w:val="none" w:sz="0" w:space="0" w:color="auto"/>
          </w:divBdr>
        </w:div>
        <w:div w:id="639382546">
          <w:marLeft w:val="547"/>
          <w:marRight w:val="0"/>
          <w:marTop w:val="130"/>
          <w:marBottom w:val="0"/>
          <w:divBdr>
            <w:top w:val="none" w:sz="0" w:space="0" w:color="auto"/>
            <w:left w:val="none" w:sz="0" w:space="0" w:color="auto"/>
            <w:bottom w:val="none" w:sz="0" w:space="0" w:color="auto"/>
            <w:right w:val="none" w:sz="0" w:space="0" w:color="auto"/>
          </w:divBdr>
        </w:div>
        <w:div w:id="1150292766">
          <w:marLeft w:val="547"/>
          <w:marRight w:val="0"/>
          <w:marTop w:val="130"/>
          <w:marBottom w:val="0"/>
          <w:divBdr>
            <w:top w:val="none" w:sz="0" w:space="0" w:color="auto"/>
            <w:left w:val="none" w:sz="0" w:space="0" w:color="auto"/>
            <w:bottom w:val="none" w:sz="0" w:space="0" w:color="auto"/>
            <w:right w:val="none" w:sz="0" w:space="0" w:color="auto"/>
          </w:divBdr>
        </w:div>
        <w:div w:id="1170490003">
          <w:marLeft w:val="547"/>
          <w:marRight w:val="0"/>
          <w:marTop w:val="130"/>
          <w:marBottom w:val="0"/>
          <w:divBdr>
            <w:top w:val="none" w:sz="0" w:space="0" w:color="auto"/>
            <w:left w:val="none" w:sz="0" w:space="0" w:color="auto"/>
            <w:bottom w:val="none" w:sz="0" w:space="0" w:color="auto"/>
            <w:right w:val="none" w:sz="0" w:space="0" w:color="auto"/>
          </w:divBdr>
        </w:div>
        <w:div w:id="1174151559">
          <w:marLeft w:val="547"/>
          <w:marRight w:val="0"/>
          <w:marTop w:val="130"/>
          <w:marBottom w:val="0"/>
          <w:divBdr>
            <w:top w:val="none" w:sz="0" w:space="0" w:color="auto"/>
            <w:left w:val="none" w:sz="0" w:space="0" w:color="auto"/>
            <w:bottom w:val="none" w:sz="0" w:space="0" w:color="auto"/>
            <w:right w:val="none" w:sz="0" w:space="0" w:color="auto"/>
          </w:divBdr>
        </w:div>
        <w:div w:id="1278412682">
          <w:marLeft w:val="547"/>
          <w:marRight w:val="0"/>
          <w:marTop w:val="130"/>
          <w:marBottom w:val="0"/>
          <w:divBdr>
            <w:top w:val="none" w:sz="0" w:space="0" w:color="auto"/>
            <w:left w:val="none" w:sz="0" w:space="0" w:color="auto"/>
            <w:bottom w:val="none" w:sz="0" w:space="0" w:color="auto"/>
            <w:right w:val="none" w:sz="0" w:space="0" w:color="auto"/>
          </w:divBdr>
        </w:div>
        <w:div w:id="1903908640">
          <w:marLeft w:val="547"/>
          <w:marRight w:val="0"/>
          <w:marTop w:val="130"/>
          <w:marBottom w:val="0"/>
          <w:divBdr>
            <w:top w:val="none" w:sz="0" w:space="0" w:color="auto"/>
            <w:left w:val="none" w:sz="0" w:space="0" w:color="auto"/>
            <w:bottom w:val="none" w:sz="0" w:space="0" w:color="auto"/>
            <w:right w:val="none" w:sz="0" w:space="0" w:color="auto"/>
          </w:divBdr>
        </w:div>
      </w:divsChild>
    </w:div>
    <w:div w:id="1662657926">
      <w:bodyDiv w:val="1"/>
      <w:marLeft w:val="0"/>
      <w:marRight w:val="0"/>
      <w:marTop w:val="0"/>
      <w:marBottom w:val="0"/>
      <w:divBdr>
        <w:top w:val="none" w:sz="0" w:space="0" w:color="auto"/>
        <w:left w:val="none" w:sz="0" w:space="0" w:color="auto"/>
        <w:bottom w:val="none" w:sz="0" w:space="0" w:color="auto"/>
        <w:right w:val="none" w:sz="0" w:space="0" w:color="auto"/>
      </w:divBdr>
    </w:div>
    <w:div w:id="1720009359">
      <w:marLeft w:val="0"/>
      <w:marRight w:val="0"/>
      <w:marTop w:val="0"/>
      <w:marBottom w:val="0"/>
      <w:divBdr>
        <w:top w:val="none" w:sz="0" w:space="0" w:color="auto"/>
        <w:left w:val="none" w:sz="0" w:space="0" w:color="auto"/>
        <w:bottom w:val="none" w:sz="0" w:space="0" w:color="auto"/>
        <w:right w:val="none" w:sz="0" w:space="0" w:color="auto"/>
      </w:divBdr>
      <w:divsChild>
        <w:div w:id="1720009360">
          <w:marLeft w:val="547"/>
          <w:marRight w:val="0"/>
          <w:marTop w:val="120"/>
          <w:marBottom w:val="120"/>
          <w:divBdr>
            <w:top w:val="none" w:sz="0" w:space="0" w:color="auto"/>
            <w:left w:val="none" w:sz="0" w:space="0" w:color="auto"/>
            <w:bottom w:val="none" w:sz="0" w:space="0" w:color="auto"/>
            <w:right w:val="none" w:sz="0" w:space="0" w:color="auto"/>
          </w:divBdr>
        </w:div>
      </w:divsChild>
    </w:div>
    <w:div w:id="1793327511">
      <w:bodyDiv w:val="1"/>
      <w:marLeft w:val="0"/>
      <w:marRight w:val="0"/>
      <w:marTop w:val="0"/>
      <w:marBottom w:val="0"/>
      <w:divBdr>
        <w:top w:val="none" w:sz="0" w:space="0" w:color="auto"/>
        <w:left w:val="none" w:sz="0" w:space="0" w:color="auto"/>
        <w:bottom w:val="none" w:sz="0" w:space="0" w:color="auto"/>
        <w:right w:val="none" w:sz="0" w:space="0" w:color="auto"/>
      </w:divBdr>
    </w:div>
    <w:div w:id="1806893683">
      <w:bodyDiv w:val="1"/>
      <w:marLeft w:val="0"/>
      <w:marRight w:val="0"/>
      <w:marTop w:val="0"/>
      <w:marBottom w:val="0"/>
      <w:divBdr>
        <w:top w:val="none" w:sz="0" w:space="0" w:color="auto"/>
        <w:left w:val="none" w:sz="0" w:space="0" w:color="auto"/>
        <w:bottom w:val="none" w:sz="0" w:space="0" w:color="auto"/>
        <w:right w:val="none" w:sz="0" w:space="0" w:color="auto"/>
      </w:divBdr>
    </w:div>
    <w:div w:id="1993754629">
      <w:bodyDiv w:val="1"/>
      <w:marLeft w:val="0"/>
      <w:marRight w:val="0"/>
      <w:marTop w:val="0"/>
      <w:marBottom w:val="0"/>
      <w:divBdr>
        <w:top w:val="none" w:sz="0" w:space="0" w:color="auto"/>
        <w:left w:val="none" w:sz="0" w:space="0" w:color="auto"/>
        <w:bottom w:val="none" w:sz="0" w:space="0" w:color="auto"/>
        <w:right w:val="none" w:sz="0" w:space="0" w:color="auto"/>
      </w:divBdr>
    </w:div>
    <w:div w:id="2005359119">
      <w:bodyDiv w:val="1"/>
      <w:marLeft w:val="0"/>
      <w:marRight w:val="0"/>
      <w:marTop w:val="0"/>
      <w:marBottom w:val="0"/>
      <w:divBdr>
        <w:top w:val="none" w:sz="0" w:space="0" w:color="auto"/>
        <w:left w:val="none" w:sz="0" w:space="0" w:color="auto"/>
        <w:bottom w:val="none" w:sz="0" w:space="0" w:color="auto"/>
        <w:right w:val="none" w:sz="0" w:space="0" w:color="auto"/>
      </w:divBdr>
    </w:div>
    <w:div w:id="2098094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3.png"/><Relationship Id="rId21" Type="http://schemas.openxmlformats.org/officeDocument/2006/relationships/image" Target="media/image6.png"/><Relationship Id="rId34" Type="http://schemas.openxmlformats.org/officeDocument/2006/relationships/image" Target="media/image18.png"/><Relationship Id="rId42" Type="http://schemas.openxmlformats.org/officeDocument/2006/relationships/hyperlink" Target="https://flyfood.vn/" TargetMode="External"/><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image" Target="media/image38.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shopeefood.vn/" TargetMode="External"/><Relationship Id="rId29" Type="http://schemas.openxmlformats.org/officeDocument/2006/relationships/image" Target="media/image14.png"/><Relationship Id="rId11" Type="http://schemas.openxmlformats.org/officeDocument/2006/relationships/image" Target="media/image1.png"/><Relationship Id="rId24" Type="http://schemas.openxmlformats.org/officeDocument/2006/relationships/image" Target="media/image9.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footer" Target="footer4.xml"/><Relationship Id="rId5" Type="http://schemas.openxmlformats.org/officeDocument/2006/relationships/numbering" Target="numbering.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hyperlink" Target="https://loship.vn/" TargetMode="External"/><Relationship Id="rId35" Type="http://schemas.openxmlformats.org/officeDocument/2006/relationships/image" Target="media/image19.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png"/><Relationship Id="rId8" Type="http://schemas.openxmlformats.org/officeDocument/2006/relationships/webSettings" Target="webSettings.xml"/><Relationship Id="rId51" Type="http://schemas.openxmlformats.org/officeDocument/2006/relationships/image" Target="media/image34.png"/><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29.png"/><Relationship Id="rId59" Type="http://schemas.openxmlformats.org/officeDocument/2006/relationships/fontTable" Target="fontTable.xml"/><Relationship Id="rId20" Type="http://schemas.openxmlformats.org/officeDocument/2006/relationships/image" Target="media/image5.png"/><Relationship Id="rId41" Type="http://schemas.openxmlformats.org/officeDocument/2006/relationships/image" Target="media/image25.png"/><Relationship Id="rId54" Type="http://schemas.openxmlformats.org/officeDocument/2006/relationships/image" Target="media/image37.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32.png"/><Relationship Id="rId57" Type="http://schemas.openxmlformats.org/officeDocument/2006/relationships/header" Target="header2.xml"/><Relationship Id="rId10" Type="http://schemas.openxmlformats.org/officeDocument/2006/relationships/endnotes" Target="endnotes.xml"/><Relationship Id="rId31" Type="http://schemas.openxmlformats.org/officeDocument/2006/relationships/image" Target="media/image15.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FCCC92A540BBC24FBDB60A81A0AB6F87" ma:contentTypeVersion="4" ma:contentTypeDescription="Create a new document." ma:contentTypeScope="" ma:versionID="baaf95ed0c3d7b615cd0a46c2d43a593">
  <xsd:schema xmlns:xsd="http://www.w3.org/2001/XMLSchema" xmlns:xs="http://www.w3.org/2001/XMLSchema" xmlns:p="http://schemas.microsoft.com/office/2006/metadata/properties" xmlns:ns2="1f09e35a-3ce6-4a53-bd47-7546b4d94f4a" targetNamespace="http://schemas.microsoft.com/office/2006/metadata/properties" ma:root="true" ma:fieldsID="9dc1e3a1e5db4b6cc995785304f76c8c" ns2:_="">
    <xsd:import namespace="1f09e35a-3ce6-4a53-bd47-7546b4d94f4a"/>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f09e35a-3ce6-4a53-bd47-7546b4d94f4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50A816D-4582-4A45-9B9E-18ADD3A819AE}">
  <ds:schemaRefs>
    <ds:schemaRef ds:uri="http://schemas.microsoft.com/office/2006/documentManagement/types"/>
    <ds:schemaRef ds:uri="http://purl.org/dc/elements/1.1/"/>
    <ds:schemaRef ds:uri="http://schemas.openxmlformats.org/package/2006/metadata/core-properties"/>
    <ds:schemaRef ds:uri="http://schemas.microsoft.com/office/2006/metadata/properties"/>
    <ds:schemaRef ds:uri="http://purl.org/dc/dcmitype/"/>
    <ds:schemaRef ds:uri="1f09e35a-3ce6-4a53-bd47-7546b4d94f4a"/>
    <ds:schemaRef ds:uri="http://schemas.microsoft.com/office/infopath/2007/PartnerControls"/>
    <ds:schemaRef ds:uri="http://www.w3.org/XML/1998/namespace"/>
    <ds:schemaRef ds:uri="http://purl.org/dc/terms/"/>
  </ds:schemaRefs>
</ds:datastoreItem>
</file>

<file path=customXml/itemProps2.xml><?xml version="1.0" encoding="utf-8"?>
<ds:datastoreItem xmlns:ds="http://schemas.openxmlformats.org/officeDocument/2006/customXml" ds:itemID="{8E23791B-4350-4887-ADFD-F704C98A2EA6}">
  <ds:schemaRefs>
    <ds:schemaRef ds:uri="http://schemas.openxmlformats.org/officeDocument/2006/bibliography"/>
  </ds:schemaRefs>
</ds:datastoreItem>
</file>

<file path=customXml/itemProps3.xml><?xml version="1.0" encoding="utf-8"?>
<ds:datastoreItem xmlns:ds="http://schemas.openxmlformats.org/officeDocument/2006/customXml" ds:itemID="{13D4972E-B15B-42B7-8F40-B2265778644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f09e35a-3ce6-4a53-bd47-7546b4d94f4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0E84A87-53B8-4E43-8DDD-8E60099335E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2136</Words>
  <Characters>12179</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Chapters</vt:lpstr>
    </vt:vector>
  </TitlesOfParts>
  <Company>Nguyen Nghia</Company>
  <LinksUpToDate>false</LinksUpToDate>
  <CharactersWithSpaces>14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s</dc:title>
  <dc:subject/>
  <dc:creator>AnhHT</dc:creator>
  <cp:keywords>FoxChit SOFTWARE SOLUTIONS</cp:keywords>
  <dc:description/>
  <cp:lastModifiedBy>Đặng Xuân Mai</cp:lastModifiedBy>
  <cp:revision>2</cp:revision>
  <cp:lastPrinted>2012-03-28T13:26:00Z</cp:lastPrinted>
  <dcterms:created xsi:type="dcterms:W3CDTF">2021-12-14T15:30:00Z</dcterms:created>
  <dcterms:modified xsi:type="dcterms:W3CDTF">2021-12-14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CCC92A540BBC24FBDB60A81A0AB6F87</vt:lpwstr>
  </property>
  <property fmtid="{D5CDD505-2E9C-101B-9397-08002B2CF9AE}" pid="3" name="ZOTERO_PREF_1">
    <vt:lpwstr>&lt;data data-version="3" zotero-version="5.0.96.3"&gt;&lt;session id="IQmfJrNT"/&gt;&lt;style id="http://www.zotero.org/styles/ieee" locale="en-US" hasBibliography="1" bibliographyStyleHasBeenSet="0"/&gt;&lt;prefs&gt;&lt;pref name="fieldType" value="Field"/&gt;&lt;/prefs&gt;&lt;/data&gt;</vt:lpwstr>
  </property>
</Properties>
</file>